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ellenraster"/>
        <w:tblW w:w="14433" w:type="dxa"/>
        <w:tblLook w:val="04A0" w:firstRow="1" w:lastRow="0" w:firstColumn="1" w:lastColumn="0" w:noHBand="0" w:noVBand="1"/>
      </w:tblPr>
      <w:tblGrid>
        <w:gridCol w:w="1187"/>
        <w:gridCol w:w="1513"/>
        <w:gridCol w:w="1787"/>
        <w:gridCol w:w="1494"/>
        <w:gridCol w:w="840"/>
        <w:gridCol w:w="1214"/>
        <w:gridCol w:w="985"/>
        <w:gridCol w:w="1052"/>
        <w:gridCol w:w="841"/>
        <w:gridCol w:w="824"/>
        <w:gridCol w:w="1513"/>
        <w:gridCol w:w="1183"/>
      </w:tblGrid>
      <w:tr w:rsidR="00925502" w:rsidRPr="00B30105" w14:paraId="75751011" w14:textId="77777777" w:rsidTr="008B2C65">
        <w:trPr>
          <w:trHeight w:val="951"/>
        </w:trPr>
        <w:tc>
          <w:tcPr>
            <w:tcW w:w="1187" w:type="dxa"/>
            <w:vAlign w:val="center"/>
          </w:tcPr>
          <w:p w14:paraId="40AC0E1D" w14:textId="77777777" w:rsidR="00B30105" w:rsidRPr="00B30105" w:rsidRDefault="00B30105" w:rsidP="00B30105">
            <w:pPr>
              <w:spacing w:after="0" w:line="240" w:lineRule="auto"/>
              <w:jc w:val="center"/>
              <w:rPr>
                <w:b/>
                <w:bCs/>
                <w:sz w:val="24"/>
                <w:szCs w:val="24"/>
              </w:rPr>
            </w:pPr>
            <w:proofErr w:type="spellStart"/>
            <w:r w:rsidRPr="00B30105">
              <w:rPr>
                <w:b/>
                <w:bCs/>
                <w:sz w:val="24"/>
                <w:szCs w:val="24"/>
              </w:rPr>
              <w:t>HGVSc</w:t>
            </w:r>
            <w:proofErr w:type="spellEnd"/>
          </w:p>
        </w:tc>
        <w:tc>
          <w:tcPr>
            <w:tcW w:w="1513" w:type="dxa"/>
            <w:vAlign w:val="center"/>
          </w:tcPr>
          <w:p w14:paraId="23A645AE" w14:textId="77777777" w:rsidR="00B30105" w:rsidRPr="00B30105" w:rsidRDefault="00B30105" w:rsidP="00B30105">
            <w:pPr>
              <w:spacing w:after="0" w:line="240" w:lineRule="auto"/>
              <w:jc w:val="center"/>
              <w:rPr>
                <w:b/>
                <w:bCs/>
                <w:sz w:val="24"/>
                <w:szCs w:val="24"/>
              </w:rPr>
            </w:pPr>
            <w:proofErr w:type="spellStart"/>
            <w:r w:rsidRPr="00B30105">
              <w:rPr>
                <w:b/>
                <w:bCs/>
                <w:sz w:val="24"/>
                <w:szCs w:val="24"/>
              </w:rPr>
              <w:t>HGVSp</w:t>
            </w:r>
            <w:proofErr w:type="spellEnd"/>
          </w:p>
        </w:tc>
        <w:tc>
          <w:tcPr>
            <w:tcW w:w="1787" w:type="dxa"/>
            <w:vAlign w:val="center"/>
          </w:tcPr>
          <w:p w14:paraId="3CCBE134" w14:textId="77777777" w:rsidR="00B30105" w:rsidRPr="00B30105" w:rsidRDefault="00B30105" w:rsidP="00B30105">
            <w:pPr>
              <w:spacing w:after="0" w:line="240" w:lineRule="auto"/>
              <w:jc w:val="center"/>
              <w:rPr>
                <w:b/>
                <w:bCs/>
                <w:sz w:val="24"/>
                <w:szCs w:val="24"/>
              </w:rPr>
            </w:pPr>
            <w:proofErr w:type="spellStart"/>
            <w:r w:rsidRPr="00B30105">
              <w:rPr>
                <w:b/>
                <w:bCs/>
                <w:sz w:val="24"/>
                <w:szCs w:val="24"/>
              </w:rPr>
              <w:t>Chromosomal</w:t>
            </w:r>
            <w:proofErr w:type="spellEnd"/>
          </w:p>
          <w:p w14:paraId="748B5C2F" w14:textId="77777777" w:rsidR="00B30105" w:rsidRPr="00B30105" w:rsidRDefault="00B30105" w:rsidP="00B30105">
            <w:pPr>
              <w:spacing w:after="0" w:line="240" w:lineRule="auto"/>
              <w:jc w:val="center"/>
              <w:rPr>
                <w:b/>
                <w:bCs/>
                <w:sz w:val="24"/>
                <w:szCs w:val="24"/>
              </w:rPr>
            </w:pPr>
            <w:proofErr w:type="spellStart"/>
            <w:r w:rsidRPr="00B30105">
              <w:rPr>
                <w:b/>
                <w:bCs/>
                <w:sz w:val="24"/>
                <w:szCs w:val="24"/>
              </w:rPr>
              <w:t>position</w:t>
            </w:r>
            <w:proofErr w:type="spellEnd"/>
          </w:p>
          <w:p w14:paraId="215C5E2E" w14:textId="77777777" w:rsidR="00B30105" w:rsidRPr="00B30105" w:rsidRDefault="00B30105" w:rsidP="00B30105">
            <w:pPr>
              <w:spacing w:after="0" w:line="240" w:lineRule="auto"/>
              <w:jc w:val="center"/>
              <w:rPr>
                <w:b/>
                <w:bCs/>
                <w:sz w:val="24"/>
                <w:szCs w:val="24"/>
              </w:rPr>
            </w:pPr>
            <w:r w:rsidRPr="00B30105">
              <w:rPr>
                <w:b/>
                <w:bCs/>
                <w:sz w:val="24"/>
                <w:szCs w:val="24"/>
              </w:rPr>
              <w:t>(GRCh38.p12)</w:t>
            </w:r>
          </w:p>
        </w:tc>
        <w:tc>
          <w:tcPr>
            <w:tcW w:w="1494" w:type="dxa"/>
            <w:vAlign w:val="center"/>
          </w:tcPr>
          <w:p w14:paraId="6F95BBC9" w14:textId="4C0FB47E" w:rsidR="00B30105" w:rsidRPr="00B30105" w:rsidRDefault="00B30105" w:rsidP="00B30105">
            <w:pPr>
              <w:spacing w:after="0" w:line="240" w:lineRule="auto"/>
              <w:jc w:val="center"/>
              <w:rPr>
                <w:b/>
                <w:bCs/>
                <w:sz w:val="24"/>
                <w:szCs w:val="24"/>
              </w:rPr>
            </w:pPr>
            <w:proofErr w:type="spellStart"/>
            <w:r w:rsidRPr="00B30105">
              <w:rPr>
                <w:b/>
                <w:bCs/>
                <w:sz w:val="24"/>
                <w:szCs w:val="24"/>
              </w:rPr>
              <w:t>db</w:t>
            </w:r>
            <w:r w:rsidR="008B2C65">
              <w:rPr>
                <w:b/>
                <w:bCs/>
                <w:sz w:val="24"/>
                <w:szCs w:val="24"/>
              </w:rPr>
              <w:t>SNP</w:t>
            </w:r>
            <w:proofErr w:type="spellEnd"/>
          </w:p>
        </w:tc>
        <w:tc>
          <w:tcPr>
            <w:tcW w:w="840" w:type="dxa"/>
            <w:tcBorders>
              <w:bottom w:val="single" w:sz="4" w:space="0" w:color="auto"/>
            </w:tcBorders>
            <w:vAlign w:val="center"/>
          </w:tcPr>
          <w:p w14:paraId="5E520D3F" w14:textId="77777777" w:rsidR="00B30105" w:rsidRPr="00B30105" w:rsidRDefault="00B30105" w:rsidP="00B30105">
            <w:pPr>
              <w:spacing w:after="0" w:line="240" w:lineRule="auto"/>
              <w:jc w:val="center"/>
              <w:rPr>
                <w:b/>
                <w:bCs/>
                <w:sz w:val="24"/>
                <w:szCs w:val="24"/>
              </w:rPr>
            </w:pPr>
            <w:r w:rsidRPr="00B30105">
              <w:rPr>
                <w:b/>
                <w:bCs/>
                <w:sz w:val="24"/>
                <w:szCs w:val="24"/>
              </w:rPr>
              <w:t>VEST4</w:t>
            </w:r>
          </w:p>
          <w:p w14:paraId="0CD31437" w14:textId="77777777" w:rsidR="00B30105" w:rsidRPr="00B30105" w:rsidRDefault="00B30105" w:rsidP="00B30105">
            <w:pPr>
              <w:spacing w:after="0" w:line="240" w:lineRule="auto"/>
              <w:jc w:val="center"/>
              <w:rPr>
                <w:b/>
                <w:bCs/>
                <w:sz w:val="24"/>
                <w:szCs w:val="24"/>
              </w:rPr>
            </w:pPr>
            <w:r w:rsidRPr="00B30105">
              <w:rPr>
                <w:b/>
                <w:bCs/>
                <w:sz w:val="24"/>
                <w:szCs w:val="24"/>
              </w:rPr>
              <w:t>score</w:t>
            </w:r>
          </w:p>
        </w:tc>
        <w:tc>
          <w:tcPr>
            <w:tcW w:w="1214" w:type="dxa"/>
            <w:tcBorders>
              <w:bottom w:val="single" w:sz="4" w:space="0" w:color="auto"/>
            </w:tcBorders>
            <w:vAlign w:val="center"/>
          </w:tcPr>
          <w:p w14:paraId="18BB2BCB" w14:textId="77777777" w:rsidR="00B30105" w:rsidRPr="00B30105" w:rsidRDefault="00B30105" w:rsidP="00B30105">
            <w:pPr>
              <w:spacing w:after="0" w:line="240" w:lineRule="auto"/>
              <w:jc w:val="center"/>
              <w:rPr>
                <w:b/>
                <w:bCs/>
                <w:sz w:val="24"/>
                <w:szCs w:val="24"/>
              </w:rPr>
            </w:pPr>
            <w:proofErr w:type="spellStart"/>
            <w:r w:rsidRPr="00B30105">
              <w:rPr>
                <w:b/>
                <w:bCs/>
                <w:sz w:val="24"/>
                <w:szCs w:val="24"/>
              </w:rPr>
              <w:t>MetaSVM</w:t>
            </w:r>
            <w:proofErr w:type="spellEnd"/>
          </w:p>
          <w:p w14:paraId="5F8BCBDB" w14:textId="77777777" w:rsidR="00B30105" w:rsidRPr="00B30105" w:rsidRDefault="00B30105" w:rsidP="00B30105">
            <w:pPr>
              <w:spacing w:after="0" w:line="240" w:lineRule="auto"/>
              <w:jc w:val="center"/>
              <w:rPr>
                <w:b/>
                <w:bCs/>
                <w:sz w:val="24"/>
                <w:szCs w:val="24"/>
              </w:rPr>
            </w:pPr>
            <w:r w:rsidRPr="00B30105">
              <w:rPr>
                <w:b/>
                <w:bCs/>
                <w:sz w:val="24"/>
                <w:szCs w:val="24"/>
              </w:rPr>
              <w:t>score</w:t>
            </w:r>
          </w:p>
        </w:tc>
        <w:tc>
          <w:tcPr>
            <w:tcW w:w="985" w:type="dxa"/>
            <w:tcBorders>
              <w:bottom w:val="single" w:sz="4" w:space="0" w:color="auto"/>
            </w:tcBorders>
            <w:vAlign w:val="center"/>
          </w:tcPr>
          <w:p w14:paraId="11188AD8" w14:textId="77777777" w:rsidR="00B30105" w:rsidRPr="00B30105" w:rsidRDefault="00B30105" w:rsidP="00B30105">
            <w:pPr>
              <w:spacing w:after="0" w:line="240" w:lineRule="auto"/>
              <w:jc w:val="center"/>
              <w:rPr>
                <w:b/>
                <w:bCs/>
                <w:sz w:val="24"/>
                <w:szCs w:val="24"/>
              </w:rPr>
            </w:pPr>
            <w:proofErr w:type="spellStart"/>
            <w:r w:rsidRPr="00B30105">
              <w:rPr>
                <w:b/>
                <w:bCs/>
                <w:sz w:val="24"/>
                <w:szCs w:val="24"/>
              </w:rPr>
              <w:t>MetaLR</w:t>
            </w:r>
            <w:proofErr w:type="spellEnd"/>
          </w:p>
          <w:p w14:paraId="759344BA" w14:textId="77777777" w:rsidR="00B30105" w:rsidRPr="00B30105" w:rsidRDefault="00B30105" w:rsidP="00B30105">
            <w:pPr>
              <w:spacing w:after="0" w:line="240" w:lineRule="auto"/>
              <w:jc w:val="center"/>
              <w:rPr>
                <w:b/>
                <w:bCs/>
                <w:sz w:val="24"/>
                <w:szCs w:val="24"/>
              </w:rPr>
            </w:pPr>
            <w:r w:rsidRPr="00B30105">
              <w:rPr>
                <w:b/>
                <w:bCs/>
                <w:sz w:val="24"/>
                <w:szCs w:val="24"/>
              </w:rPr>
              <w:t>score</w:t>
            </w:r>
          </w:p>
        </w:tc>
        <w:tc>
          <w:tcPr>
            <w:tcW w:w="1052" w:type="dxa"/>
            <w:tcBorders>
              <w:bottom w:val="single" w:sz="4" w:space="0" w:color="auto"/>
            </w:tcBorders>
            <w:vAlign w:val="center"/>
          </w:tcPr>
          <w:p w14:paraId="2DC07F9E" w14:textId="77777777" w:rsidR="00B30105" w:rsidRPr="00B30105" w:rsidRDefault="00B30105" w:rsidP="00B30105">
            <w:pPr>
              <w:spacing w:after="0" w:line="240" w:lineRule="auto"/>
              <w:jc w:val="center"/>
              <w:rPr>
                <w:b/>
                <w:bCs/>
                <w:sz w:val="24"/>
                <w:szCs w:val="24"/>
              </w:rPr>
            </w:pPr>
            <w:r w:rsidRPr="00B30105">
              <w:rPr>
                <w:b/>
                <w:bCs/>
                <w:sz w:val="24"/>
                <w:szCs w:val="24"/>
              </w:rPr>
              <w:t>M-CAP</w:t>
            </w:r>
          </w:p>
          <w:p w14:paraId="4CECA78A" w14:textId="77777777" w:rsidR="00B30105" w:rsidRPr="00B30105" w:rsidRDefault="00B30105" w:rsidP="00B30105">
            <w:pPr>
              <w:spacing w:after="0" w:line="240" w:lineRule="auto"/>
              <w:jc w:val="center"/>
              <w:rPr>
                <w:b/>
                <w:bCs/>
                <w:sz w:val="24"/>
                <w:szCs w:val="24"/>
              </w:rPr>
            </w:pPr>
            <w:r w:rsidRPr="00B30105">
              <w:rPr>
                <w:b/>
                <w:bCs/>
                <w:sz w:val="24"/>
                <w:szCs w:val="24"/>
              </w:rPr>
              <w:t>score</w:t>
            </w:r>
          </w:p>
        </w:tc>
        <w:tc>
          <w:tcPr>
            <w:tcW w:w="841" w:type="dxa"/>
            <w:tcBorders>
              <w:bottom w:val="single" w:sz="4" w:space="0" w:color="auto"/>
            </w:tcBorders>
            <w:vAlign w:val="center"/>
          </w:tcPr>
          <w:p w14:paraId="2DE43C7D" w14:textId="77777777" w:rsidR="00B30105" w:rsidRPr="00B30105" w:rsidRDefault="00B30105" w:rsidP="00B30105">
            <w:pPr>
              <w:spacing w:after="0" w:line="240" w:lineRule="auto"/>
              <w:jc w:val="center"/>
              <w:rPr>
                <w:b/>
                <w:bCs/>
                <w:sz w:val="24"/>
                <w:szCs w:val="24"/>
              </w:rPr>
            </w:pPr>
            <w:r w:rsidRPr="00B30105">
              <w:rPr>
                <w:b/>
                <w:bCs/>
                <w:sz w:val="24"/>
                <w:szCs w:val="24"/>
              </w:rPr>
              <w:t>REVEL</w:t>
            </w:r>
          </w:p>
          <w:p w14:paraId="27F15BB5" w14:textId="77777777" w:rsidR="00B30105" w:rsidRPr="00B30105" w:rsidRDefault="00B30105" w:rsidP="00B30105">
            <w:pPr>
              <w:spacing w:after="0" w:line="240" w:lineRule="auto"/>
              <w:jc w:val="center"/>
              <w:rPr>
                <w:b/>
                <w:bCs/>
                <w:sz w:val="24"/>
                <w:szCs w:val="24"/>
              </w:rPr>
            </w:pPr>
            <w:r w:rsidRPr="00B30105">
              <w:rPr>
                <w:b/>
                <w:bCs/>
                <w:sz w:val="24"/>
                <w:szCs w:val="24"/>
              </w:rPr>
              <w:t>score</w:t>
            </w:r>
          </w:p>
        </w:tc>
        <w:tc>
          <w:tcPr>
            <w:tcW w:w="824" w:type="dxa"/>
            <w:vAlign w:val="center"/>
          </w:tcPr>
          <w:p w14:paraId="7157EF7D" w14:textId="77777777" w:rsidR="00B30105" w:rsidRPr="00B30105" w:rsidRDefault="00B30105" w:rsidP="00B30105">
            <w:pPr>
              <w:spacing w:after="0" w:line="240" w:lineRule="auto"/>
              <w:jc w:val="center"/>
              <w:rPr>
                <w:b/>
                <w:bCs/>
                <w:sz w:val="24"/>
                <w:szCs w:val="24"/>
              </w:rPr>
            </w:pPr>
            <w:r w:rsidRPr="00B30105">
              <w:rPr>
                <w:b/>
                <w:bCs/>
                <w:sz w:val="24"/>
                <w:szCs w:val="24"/>
              </w:rPr>
              <w:t>CADD</w:t>
            </w:r>
          </w:p>
          <w:p w14:paraId="558B8C37" w14:textId="77777777" w:rsidR="00B30105" w:rsidRPr="00B30105" w:rsidRDefault="00B30105" w:rsidP="00B30105">
            <w:pPr>
              <w:spacing w:after="0" w:line="240" w:lineRule="auto"/>
              <w:jc w:val="center"/>
              <w:rPr>
                <w:b/>
                <w:bCs/>
                <w:sz w:val="24"/>
                <w:szCs w:val="24"/>
              </w:rPr>
            </w:pPr>
            <w:proofErr w:type="spellStart"/>
            <w:r w:rsidRPr="00B30105">
              <w:rPr>
                <w:b/>
                <w:bCs/>
                <w:sz w:val="24"/>
                <w:szCs w:val="24"/>
              </w:rPr>
              <w:t>phred</w:t>
            </w:r>
            <w:proofErr w:type="spellEnd"/>
          </w:p>
        </w:tc>
        <w:tc>
          <w:tcPr>
            <w:tcW w:w="1513" w:type="dxa"/>
            <w:vAlign w:val="center"/>
          </w:tcPr>
          <w:p w14:paraId="658EF2EB" w14:textId="77777777" w:rsidR="00B30105" w:rsidRPr="00B30105" w:rsidRDefault="00B30105" w:rsidP="00B30105">
            <w:pPr>
              <w:spacing w:after="0" w:line="240" w:lineRule="auto"/>
              <w:jc w:val="center"/>
              <w:rPr>
                <w:b/>
                <w:bCs/>
                <w:sz w:val="24"/>
                <w:szCs w:val="24"/>
              </w:rPr>
            </w:pPr>
            <w:proofErr w:type="spellStart"/>
            <w:r w:rsidRPr="00B30105">
              <w:rPr>
                <w:b/>
                <w:bCs/>
                <w:sz w:val="24"/>
                <w:szCs w:val="24"/>
              </w:rPr>
              <w:t>Concordance</w:t>
            </w:r>
            <w:proofErr w:type="spellEnd"/>
          </w:p>
        </w:tc>
        <w:tc>
          <w:tcPr>
            <w:tcW w:w="1183" w:type="dxa"/>
            <w:vAlign w:val="center"/>
          </w:tcPr>
          <w:p w14:paraId="380A1283" w14:textId="77777777" w:rsidR="00B30105" w:rsidRPr="00B30105" w:rsidRDefault="00B30105" w:rsidP="00B30105">
            <w:pPr>
              <w:spacing w:after="0" w:line="240" w:lineRule="auto"/>
              <w:jc w:val="center"/>
              <w:rPr>
                <w:b/>
                <w:bCs/>
                <w:sz w:val="24"/>
                <w:szCs w:val="24"/>
              </w:rPr>
            </w:pPr>
            <w:r w:rsidRPr="00B30105">
              <w:rPr>
                <w:b/>
                <w:bCs/>
                <w:sz w:val="24"/>
                <w:szCs w:val="24"/>
              </w:rPr>
              <w:t>Source</w:t>
            </w:r>
          </w:p>
        </w:tc>
      </w:tr>
      <w:tr w:rsidR="001E6FF7" w:rsidRPr="00B30105" w14:paraId="029E7BA0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26F64C45" w14:textId="04536BB2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37A&gt;C</w:t>
            </w:r>
          </w:p>
        </w:tc>
        <w:tc>
          <w:tcPr>
            <w:tcW w:w="1513" w:type="dxa"/>
            <w:vAlign w:val="bottom"/>
          </w:tcPr>
          <w:p w14:paraId="51D8C2B7" w14:textId="2321EC39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Lys13Gln)</w:t>
            </w:r>
          </w:p>
        </w:tc>
        <w:tc>
          <w:tcPr>
            <w:tcW w:w="1787" w:type="dxa"/>
            <w:vAlign w:val="bottom"/>
          </w:tcPr>
          <w:p w14:paraId="03B2C38C" w14:textId="4BCA05B0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74859</w:t>
            </w:r>
          </w:p>
        </w:tc>
        <w:tc>
          <w:tcPr>
            <w:tcW w:w="1494" w:type="dxa"/>
            <w:vAlign w:val="bottom"/>
          </w:tcPr>
          <w:p w14:paraId="7C0475E6" w14:textId="16124785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-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522BE08E" w14:textId="3666AE32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07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785285EB" w14:textId="1C357E7F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0593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10E87C83" w14:textId="4B4288CE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315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41FD760C" w14:textId="5287294A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54347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33A676A3" w14:textId="2647EFA6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78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1422219C" w14:textId="4099A58E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9,1</w:t>
            </w:r>
          </w:p>
        </w:tc>
        <w:tc>
          <w:tcPr>
            <w:tcW w:w="1513" w:type="dxa"/>
            <w:vAlign w:val="center"/>
          </w:tcPr>
          <w:p w14:paraId="7C7021B4" w14:textId="35127360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74C9F3E5" w14:textId="399306E8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CZXJvZHk8L0F1dGhvcj48WWVhcj4yMDE1PC9ZZWFyPjxS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CZXJvZHk8L0F1dGhvcj48WWVhcj4yMDE1PC9ZZWFyPjxS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1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394A209E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6A351330" w14:textId="264F139B" w:rsidR="002B5C0C" w:rsidRPr="00B30105" w:rsidRDefault="002B5C0C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55G&gt;A</w:t>
            </w:r>
          </w:p>
        </w:tc>
        <w:tc>
          <w:tcPr>
            <w:tcW w:w="1513" w:type="dxa"/>
            <w:vAlign w:val="bottom"/>
          </w:tcPr>
          <w:p w14:paraId="112DF760" w14:textId="14E9EB07" w:rsidR="002B5C0C" w:rsidRPr="00B30105" w:rsidRDefault="002B5C0C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(Glu19Lys)</w:t>
            </w:r>
          </w:p>
        </w:tc>
        <w:tc>
          <w:tcPr>
            <w:tcW w:w="1787" w:type="dxa"/>
            <w:vAlign w:val="bottom"/>
          </w:tcPr>
          <w:p w14:paraId="2B77D6AC" w14:textId="67CB802C" w:rsidR="002B5C0C" w:rsidRPr="00B30105" w:rsidRDefault="002230B0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hr12:</w:t>
            </w:r>
            <w:r w:rsidRPr="002230B0">
              <w:rPr>
                <w:rFonts w:ascii="Calibri" w:hAnsi="Calibri" w:cs="Calibri"/>
                <w:color w:val="000000"/>
              </w:rPr>
              <w:t>109574877</w:t>
            </w:r>
          </w:p>
        </w:tc>
        <w:tc>
          <w:tcPr>
            <w:tcW w:w="1494" w:type="dxa"/>
            <w:vAlign w:val="bottom"/>
          </w:tcPr>
          <w:p w14:paraId="2F735230" w14:textId="050111F9" w:rsidR="002B5C0C" w:rsidRPr="00B30105" w:rsidRDefault="002230B0" w:rsidP="002B5C0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-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7624BCC6" w14:textId="475266F1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8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7A6AE0C0" w14:textId="3F43F3EF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0953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713D2A72" w14:textId="2CF1DD22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523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52924BA1" w14:textId="55BD3BDD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30802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516C2ED6" w14:textId="57AE774F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82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3E4DAF4B" w14:textId="5B23EC5C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32</w:t>
            </w:r>
          </w:p>
        </w:tc>
        <w:tc>
          <w:tcPr>
            <w:tcW w:w="1513" w:type="dxa"/>
            <w:vAlign w:val="center"/>
          </w:tcPr>
          <w:p w14:paraId="454AAB22" w14:textId="07153BEB" w:rsidR="002B5C0C" w:rsidRPr="00B30105" w:rsidRDefault="001E6FF7" w:rsidP="002B5C0C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5C941DDA" w14:textId="22473BF8" w:rsidR="002B5C0C" w:rsidRDefault="001E6FF7" w:rsidP="002B5C0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/>
            </w:r>
            <w:r>
              <w:rPr>
                <w:rFonts w:ascii="Calibri" w:hAnsi="Calibri" w:cs="Calibri"/>
              </w:rPr>
              <w:instrText xml:space="preserve"> ADDIN EN.CITE &lt;EndNote&gt;&lt;Cite&gt;&lt;Author&gt;Boursier&lt;/Author&gt;&lt;Year&gt;2021&lt;/Year&gt;&lt;RecNum&gt;52&lt;/RecNum&gt;&lt;DisplayText&gt;[2]&lt;/DisplayText&gt;&lt;record&gt;&lt;rec-number&gt;52&lt;/rec-number&gt;&lt;foreign-keys&gt;&lt;key app="EN" db-id="0xdwr0xfiw22dpewaex5addysea9z0fvxper" timestamp="1621354717"&gt;52&lt;/key&gt;&lt;/foreign-keys&gt;&lt;ref-type name="Journal Article"&gt;17&lt;/ref-type&gt;&lt;contributors&gt;&lt;authors&gt;&lt;author&gt;Boursier, G.&lt;/author&gt;&lt;author&gt;Rittore, C.&lt;/author&gt;&lt;author&gt;Milhavet, F.&lt;/author&gt;&lt;author&gt;Cuisset, L.&lt;/author&gt;&lt;author&gt;Touitou, I.&lt;/author&gt;&lt;/authors&gt;&lt;/contributors&gt;&lt;auth-address&gt;Department of Medical Genetics, Rare Diseases and Personalized Medicine, Rare and Autoinflammatory Diseases Unit, CHU, 34295 Montpellier, France.&amp;#xD;IRMB, University of Montpellier, INSERM, 34295 Montpellier, France.&amp;#xD;Genetic and Molecular Biology Laboratory, Cochin Hospital, 75014 Paris, France.&lt;/auth-address&gt;&lt;titles&gt;&lt;title&gt;Mevalonate Kinase-Associated Diseases: Hunting for Phenotype-Genotype Correlation&lt;/title&gt;&lt;secondary-title&gt;J Clin Med&lt;/secondary-title&gt;&lt;/titles&gt;&lt;periodical&gt;&lt;full-title&gt;J Clin Med&lt;/full-title&gt;&lt;/periodical&gt;&lt;volume&gt;10&lt;/volume&gt;&lt;number&gt;8&lt;/number&gt;&lt;edition&gt;2021/05/01&lt;/edition&gt;&lt;keywords&gt;&lt;keyword&gt;autoinflammatory diseases&lt;/keyword&gt;&lt;keyword&gt;hyper-IgD syndrome&lt;/keyword&gt;&lt;keyword&gt;mevalonate kinase deficiency&lt;/keyword&gt;&lt;keyword&gt;mevalonic aciduria&lt;/keyword&gt;&lt;keyword&gt;phenotype-genotype correlation&lt;/keyword&gt;&lt;keyword&gt;porokeratosis&lt;/keyword&gt;&lt;/keywords&gt;&lt;dates&gt;&lt;year&gt;2021&lt;/year&gt;&lt;pub-dates&gt;&lt;date&gt;Apr 7&lt;/date&gt;&lt;/pub-dates&gt;&lt;/dates&gt;&lt;isbn&gt;2077-0383 (Print)&amp;#xD;2077-0383 (Linking)&lt;/isbn&gt;&lt;accession-num&gt;33917151&lt;/accession-num&gt;&lt;urls&gt;&lt;related-urls&gt;&lt;url&gt;https://www.ncbi.nlm.nih.gov/pubmed/33917151&lt;/url&gt;&lt;/related-urls&gt;&lt;/urls&gt;&lt;custom2&gt;PMC8067830&lt;/custom2&gt;&lt;electronic-resource-num&gt;10.3390/jcm10081552&lt;/electronic-resource-num&gt;&lt;/record&gt;&lt;/Cite&gt;&lt;/EndNote&gt;</w:instrText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2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02FAF791" w14:textId="77777777" w:rsidTr="001E6FF7">
        <w:trPr>
          <w:trHeight w:val="282"/>
        </w:trPr>
        <w:tc>
          <w:tcPr>
            <w:tcW w:w="1187" w:type="dxa"/>
            <w:vAlign w:val="bottom"/>
          </w:tcPr>
          <w:p w14:paraId="14F95E1A" w14:textId="0F5746DC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58C&gt;A</w:t>
            </w:r>
          </w:p>
        </w:tc>
        <w:tc>
          <w:tcPr>
            <w:tcW w:w="1513" w:type="dxa"/>
            <w:vAlign w:val="bottom"/>
          </w:tcPr>
          <w:p w14:paraId="3D9BCF09" w14:textId="62364411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His20Asn)</w:t>
            </w:r>
          </w:p>
        </w:tc>
        <w:tc>
          <w:tcPr>
            <w:tcW w:w="1787" w:type="dxa"/>
            <w:vAlign w:val="bottom"/>
          </w:tcPr>
          <w:p w14:paraId="1D62509B" w14:textId="2E31FA54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74880</w:t>
            </w:r>
          </w:p>
        </w:tc>
        <w:tc>
          <w:tcPr>
            <w:tcW w:w="1494" w:type="dxa"/>
            <w:vAlign w:val="bottom"/>
          </w:tcPr>
          <w:p w14:paraId="5FBB16F5" w14:textId="240D400B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1544299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276CAE3D" w14:textId="30C17F22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68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0F652FF5" w14:textId="0A370E4D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0319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37ED7CA8" w14:textId="7D2C565E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464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2CD40AC8" w14:textId="28FA4F68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75959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5DAE54A6" w14:textId="25C51AFB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72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03F254C7" w14:textId="6171199E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4,9</w:t>
            </w:r>
          </w:p>
        </w:tc>
        <w:tc>
          <w:tcPr>
            <w:tcW w:w="1513" w:type="dxa"/>
          </w:tcPr>
          <w:p w14:paraId="02AAFC10" w14:textId="7D21BF6F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749493E7" w14:textId="6D2C25D9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EcmVudGg8L0F1dGhvcj48WWVhcj4xOTk0PC9ZZWFyPjxS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</w:fldData>
              </w:fldChar>
            </w:r>
            <w:r w:rsidR="001E6FF7">
              <w:rPr>
                <w:rFonts w:ascii="Calibri" w:hAnsi="Calibri" w:cs="Calibri"/>
              </w:rPr>
              <w:instrText xml:space="preserve"> ADDIN EN.CITE </w:instrText>
            </w:r>
            <w:r w:rsidR="001E6FF7">
              <w:rPr>
                <w:rFonts w:ascii="Calibri" w:hAnsi="Calibri" w:cs="Calibri"/>
              </w:rPr>
              <w:fldChar w:fldCharType="begin">
                <w:fldData xml:space="preserve">PEVuZE5vdGU+PENpdGU+PEF1dGhvcj5EcmVudGg8L0F1dGhvcj48WWVhcj4xOTk0PC9ZZWFyPjxS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</w:fldData>
              </w:fldChar>
            </w:r>
            <w:r w:rsidR="001E6FF7">
              <w:rPr>
                <w:rFonts w:ascii="Calibri" w:hAnsi="Calibri" w:cs="Calibri"/>
              </w:rPr>
              <w:instrText xml:space="preserve"> ADDIN EN.CITE.DATA </w:instrText>
            </w:r>
            <w:r w:rsidR="001E6FF7">
              <w:rPr>
                <w:rFonts w:ascii="Calibri" w:hAnsi="Calibri" w:cs="Calibri"/>
              </w:rPr>
            </w:r>
            <w:r w:rsidR="001E6FF7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1E6FF7">
              <w:rPr>
                <w:rFonts w:ascii="Calibri" w:hAnsi="Calibri" w:cs="Calibri"/>
                <w:noProof/>
              </w:rPr>
              <w:t>[3, 4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17F839E0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10B89D08" w14:textId="3A1C2429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59A&gt;G</w:t>
            </w:r>
          </w:p>
        </w:tc>
        <w:tc>
          <w:tcPr>
            <w:tcW w:w="1513" w:type="dxa"/>
            <w:vAlign w:val="bottom"/>
          </w:tcPr>
          <w:p w14:paraId="156CFE25" w14:textId="1405E90D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1E6FF7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His20Arg</w:t>
            </w:r>
            <w:r w:rsidR="001E6FF7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</w:tcPr>
          <w:p w14:paraId="115E9ACD" w14:textId="0F985624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t>chr12:</w:t>
            </w:r>
            <w:r w:rsidRPr="007F7626">
              <w:t>109574881</w:t>
            </w:r>
          </w:p>
        </w:tc>
        <w:tc>
          <w:tcPr>
            <w:tcW w:w="1494" w:type="dxa"/>
          </w:tcPr>
          <w:p w14:paraId="75655747" w14:textId="7EB20A86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t>rs</w:t>
            </w:r>
            <w:r w:rsidRPr="007F7626">
              <w:t>109574881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4BD23075" w14:textId="03E89990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09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5999E779" w14:textId="0D57CD5B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68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0051E72D" w14:textId="7C6DDDB1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429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611E5122" w14:textId="1DDED400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40751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631B7080" w14:textId="0877D1DB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85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2EB7BCFC" w14:textId="77BA6777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5,8</w:t>
            </w:r>
          </w:p>
        </w:tc>
        <w:tc>
          <w:tcPr>
            <w:tcW w:w="1513" w:type="dxa"/>
          </w:tcPr>
          <w:p w14:paraId="59D9EB42" w14:textId="54A853ED" w:rsidR="002230B0" w:rsidRPr="00B30105" w:rsidRDefault="001E6FF7" w:rsidP="002230B0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18232968" w14:textId="42D41A77" w:rsidR="002230B0" w:rsidRDefault="001E6FF7" w:rsidP="002230B0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Cb3Vyc2llcjwvQXV0aG9yPjxZZWFyPjIwMjE8L1llYXI+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Cb3Vyc2llcjwvQXV0aG9yPjxZZWFyPjIwMjE8L1llYXI+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2, 5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045CA425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70F8166B" w14:textId="22462C6E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59A&gt;C</w:t>
            </w:r>
          </w:p>
        </w:tc>
        <w:tc>
          <w:tcPr>
            <w:tcW w:w="1513" w:type="dxa"/>
            <w:vAlign w:val="bottom"/>
          </w:tcPr>
          <w:p w14:paraId="7880EF2C" w14:textId="0FFC6EE0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His20Pro)</w:t>
            </w:r>
          </w:p>
        </w:tc>
        <w:tc>
          <w:tcPr>
            <w:tcW w:w="1787" w:type="dxa"/>
            <w:vAlign w:val="bottom"/>
          </w:tcPr>
          <w:p w14:paraId="056455E9" w14:textId="4E5D2847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74881</w:t>
            </w:r>
          </w:p>
        </w:tc>
        <w:tc>
          <w:tcPr>
            <w:tcW w:w="1494" w:type="dxa"/>
            <w:vAlign w:val="bottom"/>
          </w:tcPr>
          <w:p w14:paraId="754086E9" w14:textId="2B5E9B0C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04895295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47848C7C" w14:textId="15A8CCA1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68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430E43FE" w14:textId="07BEEDDF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708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1553440A" w14:textId="42B82C06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431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3665E22A" w14:textId="2E7DBBDF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28938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7DA23760" w14:textId="289D1DC0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94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53336113" w14:textId="4AF0A4DB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6,7</w:t>
            </w:r>
          </w:p>
        </w:tc>
        <w:tc>
          <w:tcPr>
            <w:tcW w:w="1513" w:type="dxa"/>
          </w:tcPr>
          <w:p w14:paraId="751FF1D6" w14:textId="12B9F259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658D9A12" w14:textId="2F7C7DA2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EcmVudGg8L0F1dGhvcj48WWVhcj4xOTk0PC9ZZWFyPjxS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=
</w:fldData>
              </w:fldChar>
            </w:r>
            <w:r w:rsidR="001E6FF7">
              <w:rPr>
                <w:rFonts w:ascii="Calibri" w:hAnsi="Calibri" w:cs="Calibri"/>
              </w:rPr>
              <w:instrText xml:space="preserve"> ADDIN EN.CITE </w:instrText>
            </w:r>
            <w:r w:rsidR="001E6FF7">
              <w:rPr>
                <w:rFonts w:ascii="Calibri" w:hAnsi="Calibri" w:cs="Calibri"/>
              </w:rPr>
              <w:fldChar w:fldCharType="begin">
                <w:fldData xml:space="preserve">PEVuZE5vdGU+PENpdGU+PEF1dGhvcj5EcmVudGg8L0F1dGhvcj48WWVhcj4xOTk0PC9ZZWFyPjxS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=
</w:fldData>
              </w:fldChar>
            </w:r>
            <w:r w:rsidR="001E6FF7">
              <w:rPr>
                <w:rFonts w:ascii="Calibri" w:hAnsi="Calibri" w:cs="Calibri"/>
              </w:rPr>
              <w:instrText xml:space="preserve"> ADDIN EN.CITE.DATA </w:instrText>
            </w:r>
            <w:r w:rsidR="001E6FF7">
              <w:rPr>
                <w:rFonts w:ascii="Calibri" w:hAnsi="Calibri" w:cs="Calibri"/>
              </w:rPr>
            </w:r>
            <w:r w:rsidR="001E6FF7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1E6FF7">
              <w:rPr>
                <w:rFonts w:ascii="Calibri" w:hAnsi="Calibri" w:cs="Calibri"/>
                <w:noProof/>
              </w:rPr>
              <w:t>[3, 6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7936075D" w14:textId="77777777" w:rsidTr="001E6FF7">
        <w:trPr>
          <w:trHeight w:val="282"/>
        </w:trPr>
        <w:tc>
          <w:tcPr>
            <w:tcW w:w="1187" w:type="dxa"/>
            <w:vAlign w:val="bottom"/>
          </w:tcPr>
          <w:p w14:paraId="0FA30995" w14:textId="55AC8D6D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60T&gt;A</w:t>
            </w:r>
          </w:p>
        </w:tc>
        <w:tc>
          <w:tcPr>
            <w:tcW w:w="1513" w:type="dxa"/>
            <w:vAlign w:val="bottom"/>
          </w:tcPr>
          <w:p w14:paraId="7CB36135" w14:textId="1F7AB229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1E6FF7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His20Gln</w:t>
            </w:r>
            <w:r w:rsidR="001E6FF7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</w:tcPr>
          <w:p w14:paraId="08A5246B" w14:textId="14A38DAA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1E3DD5">
              <w:t>109574882</w:t>
            </w:r>
          </w:p>
        </w:tc>
        <w:tc>
          <w:tcPr>
            <w:tcW w:w="1494" w:type="dxa"/>
          </w:tcPr>
          <w:p w14:paraId="4272E195" w14:textId="08E69AD7" w:rsidR="002230B0" w:rsidRPr="00B30105" w:rsidRDefault="002230B0" w:rsidP="002230B0">
            <w:pPr>
              <w:jc w:val="center"/>
              <w:rPr>
                <w:rFonts w:ascii="Calibri" w:hAnsi="Calibri" w:cs="Calibri"/>
              </w:rPr>
            </w:pPr>
            <w:r>
              <w:t>rs</w:t>
            </w:r>
            <w:r w:rsidRPr="001E3DD5">
              <w:t>109574882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4C44DA42" w14:textId="4D9F5186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72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0875FA9C" w14:textId="7407736B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959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311BE3FA" w14:textId="5CE3C5BB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288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1605B53B" w14:textId="29258C7F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44881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74064FE1" w14:textId="208BBDC1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61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31335477" w14:textId="2BFB51E2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3,5</w:t>
            </w:r>
          </w:p>
        </w:tc>
        <w:tc>
          <w:tcPr>
            <w:tcW w:w="1513" w:type="dxa"/>
          </w:tcPr>
          <w:p w14:paraId="193C1819" w14:textId="58A895B8" w:rsidR="002230B0" w:rsidRPr="00B30105" w:rsidRDefault="001E6FF7" w:rsidP="002230B0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317539C5" w14:textId="5F93AEC7" w:rsidR="002230B0" w:rsidRDefault="001E6FF7" w:rsidP="002230B0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EJmFwb3M7T3N1YWxkbzwvQXV0aG9yPjxZZWFyPjIwMDU8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 </w:instrText>
            </w:r>
            <w:r w:rsidR="00292160">
              <w:rPr>
                <w:rFonts w:ascii="Calibri" w:hAnsi="Calibri" w:cs="Calibri"/>
              </w:rPr>
              <w:fldChar w:fldCharType="begin">
                <w:fldData xml:space="preserve">PEVuZE5vdGU+PENpdGU+PEF1dGhvcj5EJmFwb3M7T3N1YWxkbzwvQXV0aG9yPjxZZWFyPjIwMDU8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.DATA </w:instrText>
            </w:r>
            <w:r w:rsidR="00292160">
              <w:rPr>
                <w:rFonts w:ascii="Calibri" w:hAnsi="Calibri" w:cs="Calibri"/>
              </w:rPr>
            </w:r>
            <w:r w:rsidR="00292160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7, 8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1460FE3B" w14:textId="77777777" w:rsidTr="001E6FF7">
        <w:trPr>
          <w:trHeight w:val="282"/>
        </w:trPr>
        <w:tc>
          <w:tcPr>
            <w:tcW w:w="1187" w:type="dxa"/>
            <w:vAlign w:val="bottom"/>
          </w:tcPr>
          <w:p w14:paraId="7111DFBA" w14:textId="79234EE0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62C&gt;T</w:t>
            </w:r>
          </w:p>
        </w:tc>
        <w:tc>
          <w:tcPr>
            <w:tcW w:w="1513" w:type="dxa"/>
            <w:vAlign w:val="bottom"/>
          </w:tcPr>
          <w:p w14:paraId="55C0DCED" w14:textId="2EFBE13B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Ala21Val)</w:t>
            </w:r>
          </w:p>
        </w:tc>
        <w:tc>
          <w:tcPr>
            <w:tcW w:w="1787" w:type="dxa"/>
            <w:vAlign w:val="bottom"/>
          </w:tcPr>
          <w:p w14:paraId="62E861C3" w14:textId="66DF1BBC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74884</w:t>
            </w:r>
          </w:p>
        </w:tc>
        <w:tc>
          <w:tcPr>
            <w:tcW w:w="1494" w:type="dxa"/>
            <w:vAlign w:val="bottom"/>
          </w:tcPr>
          <w:p w14:paraId="07FB64BD" w14:textId="196E5C65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-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5254538B" w14:textId="2E8B0A05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07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0815CDC5" w14:textId="270C2F4B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647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4783C2FA" w14:textId="197F230B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99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24DBC471" w14:textId="3D702BD2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28861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1E0BF1CE" w14:textId="134DF46E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96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4B481BA4" w14:textId="0CF132F7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8,1</w:t>
            </w:r>
          </w:p>
        </w:tc>
        <w:tc>
          <w:tcPr>
            <w:tcW w:w="1513" w:type="dxa"/>
          </w:tcPr>
          <w:p w14:paraId="28593813" w14:textId="0292FEE7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01C8EE0C" w14:textId="1B574F18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/>
            </w:r>
            <w:r w:rsidR="00292160">
              <w:rPr>
                <w:rFonts w:ascii="Calibri" w:hAnsi="Calibri" w:cs="Calibri"/>
              </w:rPr>
              <w:instrText xml:space="preserve"> ADDIN EN.CITE &lt;EndNote&gt;&lt;Cite&gt;&lt;Author&gt;Sinha&lt;/Author&gt;&lt;Year&gt;2012&lt;/Year&gt;&lt;RecNum&gt;67&lt;/RecNum&gt;&lt;DisplayText&gt;[9]&lt;/DisplayText&gt;&lt;record&gt;&lt;rec-number&gt;67&lt;/rec-number&gt;&lt;foreign-keys&gt;&lt;key app="EN" db-id="0xdwr0xfiw22dpewaex5addysea9z0fvxper" timestamp="1621586929"&gt;67&lt;/key&gt;&lt;/foreign-keys&gt;&lt;ref-type name="Journal Article"&gt;17&lt;/ref-type&gt;&lt;contributors&gt;&lt;authors&gt;&lt;author&gt;Sinha, A.&lt;/author&gt;&lt;author&gt;Waterham, H. R.&lt;/author&gt;&lt;author&gt;Sreedhar, K. V.&lt;/author&gt;&lt;author&gt;Jain, V.&lt;/author&gt;&lt;/authors&gt;&lt;/contributors&gt;&lt;auth-address&gt;Department of Pediatrics, All India Institute of Medical Sciences, New Delhi, India.&lt;/auth-address&gt;&lt;titles&gt;&lt;title&gt;Novel mutations causing hyperimmunoglobulin D and periodic fever syndrome&lt;/title&gt;&lt;secondary-title&gt;Indian Pediatr&lt;/secondary-title&gt;&lt;/titles&gt;&lt;periodical&gt;&lt;full-title&gt;Indian Pediatr&lt;/full-title&gt;&lt;/periodical&gt;&lt;pages&gt;583-5&lt;/pages&gt;&lt;volume&gt;49&lt;/volume&gt;&lt;number&gt;7&lt;/number&gt;&lt;edition&gt;2012/08/14&lt;/edition&gt;&lt;keywords&gt;&lt;keyword&gt;Child&lt;/keyword&gt;&lt;keyword&gt;DNA Mutational Analysis&lt;/keyword&gt;&lt;keyword&gt;Diagnosis, Differential&lt;/keyword&gt;&lt;keyword&gt;Fever/*diagnosis/*genetics&lt;/keyword&gt;&lt;keyword&gt;Humans&lt;/keyword&gt;&lt;keyword&gt;Male&lt;/keyword&gt;&lt;keyword&gt;Mevalonate Kinase Deficiency/*diagnosis/*genetics&lt;/keyword&gt;&lt;keyword&gt;Syndrome&lt;/keyword&gt;&lt;/keywords&gt;&lt;dates&gt;&lt;year&gt;2012&lt;/year&gt;&lt;pub-dates&gt;&lt;date&gt;Jul&lt;/date&gt;&lt;/pub-dates&gt;&lt;/dates&gt;&lt;isbn&gt;0974-7559 (Electronic)&amp;#xD;0019-6061 (Linking)&lt;/isbn&gt;&lt;accession-num&gt;22885443&lt;/accession-num&gt;&lt;urls&gt;&lt;related-urls&gt;&lt;url&gt;https://www.ncbi.nlm.nih.gov/pubmed/22885443&lt;/url&gt;&lt;/related-urls&gt;&lt;/urls&gt;&lt;electronic-resource-num&gt;10.1007/s13312-012-0099-0&lt;/electronic-resource-num&gt;&lt;/record&gt;&lt;/Cite&gt;&lt;/EndNote&gt;</w:instrText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9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671FDC87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0F331255" w14:textId="4C8275B7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71A&gt;C</w:t>
            </w:r>
          </w:p>
        </w:tc>
        <w:tc>
          <w:tcPr>
            <w:tcW w:w="1513" w:type="dxa"/>
            <w:vAlign w:val="bottom"/>
          </w:tcPr>
          <w:p w14:paraId="3552FBC7" w14:textId="0DAB42E3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292160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His24Pro</w:t>
            </w:r>
            <w:r w:rsidR="00292160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</w:tcPr>
          <w:p w14:paraId="4B91E446" w14:textId="61363CFF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FD3E2F">
              <w:t>109574893</w:t>
            </w:r>
          </w:p>
        </w:tc>
        <w:tc>
          <w:tcPr>
            <w:tcW w:w="1494" w:type="dxa"/>
          </w:tcPr>
          <w:p w14:paraId="36EF293F" w14:textId="2B961A80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t>rs</w:t>
            </w:r>
            <w:r w:rsidRPr="00FD3E2F">
              <w:t>109574893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100E2B3C" w14:textId="0F3EC8AF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85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0A9D4C01" w14:textId="76A59E90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101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4F798679" w14:textId="4AC0F4F8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595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0428AE12" w14:textId="6782B545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44965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27AAA169" w14:textId="1C70F67B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14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57FF0DD0" w14:textId="34AC7B11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7,6</w:t>
            </w:r>
          </w:p>
        </w:tc>
        <w:tc>
          <w:tcPr>
            <w:tcW w:w="1513" w:type="dxa"/>
          </w:tcPr>
          <w:p w14:paraId="6EC1C824" w14:textId="56849FE4" w:rsidR="002230B0" w:rsidRPr="00B30105" w:rsidRDefault="001E6FF7" w:rsidP="002230B0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1B27F648" w14:textId="1A78E0E5" w:rsidR="002230B0" w:rsidRDefault="00292160" w:rsidP="002230B0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/>
            </w:r>
            <w:r>
              <w:rPr>
                <w:rFonts w:ascii="Calibri" w:hAnsi="Calibri" w:cs="Calibri"/>
              </w:rPr>
              <w:instrText xml:space="preserve"> ADDIN EN.CITE &lt;EndNote&gt;&lt;Cite&gt;&lt;Author&gt;Boursier&lt;/Author&gt;&lt;Year&gt;2021&lt;/Year&gt;&lt;RecNum&gt;52&lt;/RecNum&gt;&lt;DisplayText&gt;[2]&lt;/DisplayText&gt;&lt;record&gt;&lt;rec-number&gt;52&lt;/rec-number&gt;&lt;foreign-keys&gt;&lt;key app="EN" db-id="0xdwr0xfiw22dpewaex5addysea9z0fvxper" timestamp="1621354717"&gt;52&lt;/key&gt;&lt;/foreign-keys&gt;&lt;ref-type name="Journal Article"&gt;17&lt;/ref-type&gt;&lt;contributors&gt;&lt;authors&gt;&lt;author&gt;Boursier, G.&lt;/author&gt;&lt;author&gt;Rittore, C.&lt;/author&gt;&lt;author&gt;Milhavet, F.&lt;/author&gt;&lt;author&gt;Cuisset, L.&lt;/author&gt;&lt;author&gt;Touitou, I.&lt;/author&gt;&lt;/authors&gt;&lt;/contributors&gt;&lt;auth-address&gt;Department of Medical Genetics, Rare Diseases and Personalized Medicine, Rare and Autoinflammatory Diseases Unit, CHU, 34295 Montpellier, France.&amp;#xD;IRMB, University of Montpellier, INSERM, 34295 Montpellier, France.&amp;#xD;Genetic and Molecular Biology Laboratory, Cochin Hospital, 75014 Paris, France.&lt;/auth-address&gt;&lt;titles&gt;&lt;title&gt;Mevalonate Kinase-Associated Diseases: Hunting for Phenotype-Genotype Correlation&lt;/title&gt;&lt;secondary-title&gt;J Clin Med&lt;/secondary-title&gt;&lt;/titles&gt;&lt;periodical&gt;&lt;full-title&gt;J Clin Med&lt;/full-title&gt;&lt;/periodical&gt;&lt;volume&gt;10&lt;/volume&gt;&lt;number&gt;8&lt;/number&gt;&lt;edition&gt;2021/05/01&lt;/edition&gt;&lt;keywords&gt;&lt;keyword&gt;autoinflammatory diseases&lt;/keyword&gt;&lt;keyword&gt;hyper-IgD syndrome&lt;/keyword&gt;&lt;keyword&gt;mevalonate kinase deficiency&lt;/keyword&gt;&lt;keyword&gt;mevalonic aciduria&lt;/keyword&gt;&lt;keyword&gt;phenotype-genotype correlation&lt;/keyword&gt;&lt;keyword&gt;porokeratosis&lt;/keyword&gt;&lt;/keywords&gt;&lt;dates&gt;&lt;year&gt;2021&lt;/year&gt;&lt;pub-dates&gt;&lt;date&gt;Apr 7&lt;/date&gt;&lt;/pub-dates&gt;&lt;/dates&gt;&lt;isbn&gt;2077-0383 (Print)&amp;#xD;2077-0383 (Linking)&lt;/isbn&gt;&lt;accession-num&gt;33917151&lt;/accession-num&gt;&lt;urls&gt;&lt;related-urls&gt;&lt;url&gt;https://www.ncbi.nlm.nih.gov/pubmed/33917151&lt;/url&gt;&lt;/related-urls&gt;&lt;/urls&gt;&lt;custom2&gt;PMC8067830&lt;/custom2&gt;&lt;electronic-resource-num&gt;10.3390/jcm10081552&lt;/electronic-resource-num&gt;&lt;/record&gt;&lt;/Cite&gt;&lt;/EndNote&gt;</w:instrText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2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294C32A5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6805D5EE" w14:textId="5A95DC30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82G&gt;A</w:t>
            </w:r>
          </w:p>
        </w:tc>
        <w:tc>
          <w:tcPr>
            <w:tcW w:w="1513" w:type="dxa"/>
            <w:vAlign w:val="bottom"/>
          </w:tcPr>
          <w:p w14:paraId="42ECFAA8" w14:textId="6A3283EC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Ala28Thr)</w:t>
            </w:r>
          </w:p>
        </w:tc>
        <w:tc>
          <w:tcPr>
            <w:tcW w:w="1787" w:type="dxa"/>
            <w:vAlign w:val="bottom"/>
          </w:tcPr>
          <w:p w14:paraId="1858C7CA" w14:textId="1837E360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76001</w:t>
            </w:r>
          </w:p>
        </w:tc>
        <w:tc>
          <w:tcPr>
            <w:tcW w:w="1494" w:type="dxa"/>
            <w:vAlign w:val="bottom"/>
          </w:tcPr>
          <w:p w14:paraId="20F5522C" w14:textId="24771195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747407320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7E5E27E4" w14:textId="30A6CAF9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61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7D2D41B9" w14:textId="09C56FFA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0974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4C3F45A0" w14:textId="7665822A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359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325EE8DD" w14:textId="2F3F75E0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405037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7E1822AD" w14:textId="3099EC84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64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7EF7301E" w14:textId="1C3CD332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6,7</w:t>
            </w:r>
          </w:p>
        </w:tc>
        <w:tc>
          <w:tcPr>
            <w:tcW w:w="1513" w:type="dxa"/>
          </w:tcPr>
          <w:p w14:paraId="6BFDF70A" w14:textId="5C498ABB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08FB3C7D" w14:textId="008FC60B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MYWlua2E8L0F1dGhvcj48WWVhcj4yMDEyPC9ZZWFyPjxS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 </w:instrText>
            </w:r>
            <w:r w:rsidR="00292160">
              <w:rPr>
                <w:rFonts w:ascii="Calibri" w:hAnsi="Calibri" w:cs="Calibri"/>
              </w:rPr>
              <w:fldChar w:fldCharType="begin">
                <w:fldData xml:space="preserve">PEVuZE5vdGU+PENpdGU+PEF1dGhvcj5MYWlua2E8L0F1dGhvcj48WWVhcj4yMDEyPC9ZZWFyPjxS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.DATA </w:instrText>
            </w:r>
            <w:r w:rsidR="00292160">
              <w:rPr>
                <w:rFonts w:ascii="Calibri" w:hAnsi="Calibri" w:cs="Calibri"/>
              </w:rPr>
            </w:r>
            <w:r w:rsidR="00292160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10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06DCE9A1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415EE9A0" w14:textId="608D7764" w:rsidR="002B5C0C" w:rsidRPr="00B30105" w:rsidRDefault="002B5C0C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107G&gt;C</w:t>
            </w:r>
          </w:p>
        </w:tc>
        <w:tc>
          <w:tcPr>
            <w:tcW w:w="1513" w:type="dxa"/>
            <w:vAlign w:val="bottom"/>
          </w:tcPr>
          <w:p w14:paraId="71357451" w14:textId="7A7087B3" w:rsidR="002B5C0C" w:rsidRPr="00B30105" w:rsidRDefault="002B5C0C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292160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Arg36Thr</w:t>
            </w:r>
            <w:r w:rsidR="00292160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  <w:vAlign w:val="bottom"/>
          </w:tcPr>
          <w:p w14:paraId="2ABC356C" w14:textId="770E322F" w:rsidR="002B5C0C" w:rsidRPr="00B30105" w:rsidRDefault="002230B0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2230B0">
              <w:rPr>
                <w:rFonts w:ascii="Calibri" w:hAnsi="Calibri" w:cs="Calibri"/>
                <w:color w:val="000000"/>
              </w:rPr>
              <w:t>109576026</w:t>
            </w:r>
          </w:p>
        </w:tc>
        <w:tc>
          <w:tcPr>
            <w:tcW w:w="1494" w:type="dxa"/>
            <w:vAlign w:val="bottom"/>
          </w:tcPr>
          <w:p w14:paraId="115A3C97" w14:textId="76A82B62" w:rsidR="002B5C0C" w:rsidRPr="00B30105" w:rsidRDefault="002230B0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4DD323DA" w14:textId="6DC76F11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67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38134879" w14:textId="16FCC3A8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774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56D02179" w14:textId="79EACDD5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6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09A0FECB" w14:textId="3FE7615C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244165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005B7170" w14:textId="2A8EDF5D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51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4F1B984C" w14:textId="461BBD90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8,3</w:t>
            </w:r>
          </w:p>
        </w:tc>
        <w:tc>
          <w:tcPr>
            <w:tcW w:w="1513" w:type="dxa"/>
          </w:tcPr>
          <w:p w14:paraId="70AE87CE" w14:textId="38F6C4D2" w:rsidR="002B5C0C" w:rsidRPr="00B30105" w:rsidRDefault="001E6FF7" w:rsidP="002B5C0C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729CDD26" w14:textId="6C293EF3" w:rsidR="002B5C0C" w:rsidRDefault="00292160" w:rsidP="002B5C0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CYWRlci1NZXVuaWVyPC9BdXRob3I+PFllYXI+MjAxMTwv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CYWRlci1NZXVuaWVyPC9BdXRob3I+PFllYXI+MjAxMTwv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11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6E2F6221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6B3FB65C" w14:textId="422CFE2C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116T&gt;C</w:t>
            </w:r>
          </w:p>
        </w:tc>
        <w:tc>
          <w:tcPr>
            <w:tcW w:w="1513" w:type="dxa"/>
            <w:vAlign w:val="bottom"/>
          </w:tcPr>
          <w:p w14:paraId="0643E023" w14:textId="3AFBD54B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Leu39Pro)</w:t>
            </w:r>
          </w:p>
        </w:tc>
        <w:tc>
          <w:tcPr>
            <w:tcW w:w="1787" w:type="dxa"/>
            <w:vAlign w:val="bottom"/>
          </w:tcPr>
          <w:p w14:paraId="74FA43CD" w14:textId="331A98D1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76035</w:t>
            </w:r>
          </w:p>
        </w:tc>
        <w:tc>
          <w:tcPr>
            <w:tcW w:w="1494" w:type="dxa"/>
            <w:vAlign w:val="bottom"/>
          </w:tcPr>
          <w:p w14:paraId="40080C4E" w14:textId="06EA573A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04895296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0FCCD77E" w14:textId="1C134B23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78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4073B75E" w14:textId="2B36469F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0023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324E6CA3" w14:textId="5C40117C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936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05AA7ABE" w14:textId="20EBA614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14237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7833701C" w14:textId="0B4F138D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38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6860DF00" w14:textId="647EF81C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9</w:t>
            </w:r>
          </w:p>
        </w:tc>
        <w:tc>
          <w:tcPr>
            <w:tcW w:w="1513" w:type="dxa"/>
          </w:tcPr>
          <w:p w14:paraId="6757F484" w14:textId="0C5C053A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344C4CE9" w14:textId="67955EF8" w:rsidR="00B30105" w:rsidRPr="00B30105" w:rsidRDefault="0058305C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/>
            </w:r>
            <w:r w:rsidR="001E6FF7">
              <w:rPr>
                <w:rFonts w:ascii="Calibri" w:hAnsi="Calibri" w:cs="Calibri"/>
              </w:rPr>
              <w:instrText xml:space="preserve"> ADDIN EN.CITE &lt;EndNote&gt;&lt;Cite&gt;&lt;Author&gt;Drenth&lt;/Author&gt;&lt;Year&gt;1994&lt;/Year&gt;&lt;RecNum&gt;7&lt;/RecNum&gt;&lt;DisplayText&gt;[3]&lt;/DisplayText&gt;&lt;record&gt;&lt;rec-number&gt;7&lt;/rec-number&gt;&lt;foreign-keys&gt;&lt;key app="EN" db-id="0xdwr0xfiw22dpewaex5addysea9z0fvxper" timestamp="1618829026"&gt;7&lt;/key&gt;&lt;/foreign-keys&gt;&lt;ref-type name="Journal Article"&gt;17&lt;/ref-type&gt;&lt;contributors&gt;&lt;authors&gt;&lt;author&gt;Drenth, J. P.&lt;/author&gt;&lt;author&gt;Haagsma, C. J.&lt;/author&gt;&lt;author&gt;van der Meer, J. W.&lt;/author&gt;&lt;/authors&gt;&lt;/contributors&gt;&lt;auth-address&gt;Department of Medicine, University Hospital St Radboud, Nijmegen, The Netherlands.&lt;/auth-address&gt;&lt;titles&gt;&lt;title&gt;Hyperimmunoglobulinemia D and periodic fever syndrome. The clinical spectrum in a series of 50 patients. International Hyper-IgD Study Group&lt;/title&gt;&lt;secondary-title&gt;Medicine (Baltimore)&lt;/secondary-title&gt;&lt;/titles&gt;&lt;periodical&gt;&lt;full-title&gt;Medicine (Baltimore)&lt;/full-title&gt;&lt;/periodical&gt;&lt;pages&gt;133-44&lt;/pages&gt;&lt;volume&gt;73&lt;/volume&gt;&lt;number&gt;3&lt;/number&gt;&lt;edition&gt;1994/05/01&lt;/edition&gt;&lt;keywords&gt;&lt;keyword&gt;Adolescent&lt;/keyword&gt;&lt;keyword&gt;Adult&lt;/keyword&gt;&lt;keyword&gt;Age of Onset&lt;/keyword&gt;&lt;keyword&gt;Aged&lt;/keyword&gt;&lt;keyword&gt;Child&lt;/keyword&gt;&lt;keyword&gt;Child, Preschool&lt;/keyword&gt;&lt;keyword&gt;Familial Mediterranean Fever/*diagnosis/immunology&lt;/keyword&gt;&lt;keyword&gt;Female&lt;/keyword&gt;&lt;keyword&gt;Fever/*diagnosis/immunology&lt;/keyword&gt;&lt;keyword&gt;Humans&lt;/keyword&gt;&lt;keyword&gt;Hypergammaglobulinemia/*diagnosis/immunology&lt;/keyword&gt;&lt;keyword&gt;Immunoglobulin D/*analysis/immunology&lt;/keyword&gt;&lt;keyword&gt;Male&lt;/keyword&gt;&lt;keyword&gt;Middle Aged&lt;/keyword&gt;&lt;keyword&gt;Prognosis&lt;/keyword&gt;&lt;keyword&gt;Splenomegaly/diagnosis/immunology&lt;/keyword&gt;&lt;keyword&gt;Syndrome&lt;/keyword&gt;&lt;/keywords&gt;&lt;dates&gt;&lt;year&gt;1994&lt;/year&gt;&lt;pub-dates&gt;&lt;date&gt;May&lt;/date&gt;&lt;/pub-dates&gt;&lt;/dates&gt;&lt;isbn&gt;0025-7974 (Print)&amp;#xD;0025-7974 (Linking)&lt;/isbn&gt;&lt;accession-num&gt;8190036&lt;/accession-num&gt;&lt;urls&gt;&lt;related-urls&gt;&lt;url&gt;https://www.ncbi.nlm.nih.gov/pubmed/8190036&lt;/url&gt;&lt;/related-urls&gt;&lt;/urls&gt;&lt;/record&gt;&lt;/Cite&gt;&lt;/EndNote&gt;</w:instrText>
            </w:r>
            <w:r>
              <w:rPr>
                <w:rFonts w:ascii="Calibri" w:hAnsi="Calibri" w:cs="Calibri"/>
              </w:rPr>
              <w:fldChar w:fldCharType="separate"/>
            </w:r>
            <w:r w:rsidR="001E6FF7">
              <w:rPr>
                <w:rFonts w:ascii="Calibri" w:hAnsi="Calibri" w:cs="Calibri"/>
                <w:noProof/>
              </w:rPr>
              <w:t>[3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1D3E62CF" w14:textId="77777777" w:rsidTr="001E6FF7">
        <w:trPr>
          <w:trHeight w:val="282"/>
        </w:trPr>
        <w:tc>
          <w:tcPr>
            <w:tcW w:w="1187" w:type="dxa"/>
            <w:vAlign w:val="bottom"/>
          </w:tcPr>
          <w:p w14:paraId="0571F56B" w14:textId="3E273170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118C&gt;T</w:t>
            </w:r>
          </w:p>
        </w:tc>
        <w:tc>
          <w:tcPr>
            <w:tcW w:w="1513" w:type="dxa"/>
            <w:vAlign w:val="bottom"/>
          </w:tcPr>
          <w:p w14:paraId="7FE0B613" w14:textId="58C1156E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872244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Arg40Trp</w:t>
            </w:r>
            <w:r w:rsidR="00872244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</w:tcPr>
          <w:p w14:paraId="6AB5FD8C" w14:textId="4D45606A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422BCA">
              <w:t>109576037</w:t>
            </w:r>
          </w:p>
        </w:tc>
        <w:tc>
          <w:tcPr>
            <w:tcW w:w="1494" w:type="dxa"/>
          </w:tcPr>
          <w:p w14:paraId="62CCCD6E" w14:textId="0021A33A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t>rs</w:t>
            </w:r>
            <w:r w:rsidRPr="00422BCA">
              <w:t>109576037</w:t>
            </w:r>
          </w:p>
        </w:tc>
        <w:tc>
          <w:tcPr>
            <w:tcW w:w="840" w:type="dxa"/>
            <w:shd w:val="clear" w:color="auto" w:fill="auto"/>
            <w:vAlign w:val="bottom"/>
          </w:tcPr>
          <w:p w14:paraId="65F1F28A" w14:textId="4CFEC379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477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0DF28276" w14:textId="649DD9D6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367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2B8392AE" w14:textId="16BAE1A1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166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719EDE52" w14:textId="1A6E8CC5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336661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76C3EA12" w14:textId="1E1B2CA6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63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54F79F29" w14:textId="138C8FEF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4,5</w:t>
            </w:r>
          </w:p>
        </w:tc>
        <w:tc>
          <w:tcPr>
            <w:tcW w:w="1513" w:type="dxa"/>
            <w:vAlign w:val="center"/>
          </w:tcPr>
          <w:p w14:paraId="3AA1D404" w14:textId="6950B4A4" w:rsidR="002230B0" w:rsidRPr="00B30105" w:rsidRDefault="001E6FF7" w:rsidP="002230B0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5/6 (83.3%)</w:t>
            </w:r>
          </w:p>
        </w:tc>
        <w:tc>
          <w:tcPr>
            <w:tcW w:w="1183" w:type="dxa"/>
            <w:vAlign w:val="center"/>
          </w:tcPr>
          <w:p w14:paraId="6D4F7B69" w14:textId="073AB48C" w:rsidR="002230B0" w:rsidRDefault="00872244" w:rsidP="002230B0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/>
            </w:r>
            <w:r>
              <w:rPr>
                <w:rFonts w:ascii="Calibri" w:hAnsi="Calibri" w:cs="Calibri"/>
              </w:rPr>
              <w:instrText xml:space="preserve"> ADDIN EN.CITE &lt;EndNote&gt;&lt;Cite&gt;&lt;Author&gt;Boursier&lt;/Author&gt;&lt;Year&gt;2021&lt;/Year&gt;&lt;RecNum&gt;52&lt;/RecNum&gt;&lt;DisplayText&gt;[2]&lt;/DisplayText&gt;&lt;record&gt;&lt;rec-number&gt;52&lt;/rec-number&gt;&lt;foreign-keys&gt;&lt;key app="EN" db-id="0xdwr0xfiw22dpewaex5addysea9z0fvxper" timestamp="1621354717"&gt;52&lt;/key&gt;&lt;/foreign-keys&gt;&lt;ref-type name="Journal Article"&gt;17&lt;/ref-type&gt;&lt;contributors&gt;&lt;authors&gt;&lt;author&gt;Boursier, G.&lt;/author&gt;&lt;author&gt;Rittore, C.&lt;/author&gt;&lt;author&gt;Milhavet, F.&lt;/author&gt;&lt;author&gt;Cuisset, L.&lt;/author&gt;&lt;author&gt;Touitou, I.&lt;/author&gt;&lt;/authors&gt;&lt;/contributors&gt;&lt;auth-address&gt;Department of Medical Genetics, Rare Diseases and Personalized Medicine, Rare and Autoinflammatory Diseases Unit, CHU, 34295 Montpellier, France.&amp;#xD;IRMB, University of Montpellier, INSERM, 34295 Montpellier, France.&amp;#xD;Genetic and Molecular Biology Laboratory, Cochin Hospital, 75014 Paris, France.&lt;/auth-address&gt;&lt;titles&gt;&lt;title&gt;Mevalonate Kinase-Associated Diseases: Hunting for Phenotype-Genotype Correlation&lt;/title&gt;&lt;secondary-title&gt;J Clin Med&lt;/secondary-title&gt;&lt;/titles&gt;&lt;periodical&gt;&lt;full-title&gt;J Clin Med&lt;/full-title&gt;&lt;/periodical&gt;&lt;volume&gt;10&lt;/volume&gt;&lt;number&gt;8&lt;/number&gt;&lt;edition&gt;2021/05/01&lt;/edition&gt;&lt;keywords&gt;&lt;keyword&gt;autoinflammatory diseases&lt;/keyword&gt;&lt;keyword&gt;hyper-IgD syndrome&lt;/keyword&gt;&lt;keyword&gt;mevalonate kinase deficiency&lt;/keyword&gt;&lt;keyword&gt;mevalonic aciduria&lt;/keyword&gt;&lt;keyword&gt;phenotype-genotype correlation&lt;/keyword&gt;&lt;keyword&gt;porokeratosis&lt;/keyword&gt;&lt;/keywords&gt;&lt;dates&gt;&lt;year&gt;2021&lt;/year&gt;&lt;pub-dates&gt;&lt;date&gt;Apr 7&lt;/date&gt;&lt;/pub-dates&gt;&lt;/dates&gt;&lt;isbn&gt;2077-0383 (Print)&amp;#xD;2077-0383 (Linking)&lt;/isbn&gt;&lt;accession-num&gt;33917151&lt;/accession-num&gt;&lt;urls&gt;&lt;related-urls&gt;&lt;url&gt;https://www.ncbi.nlm.nih.gov/pubmed/33917151&lt;/url&gt;&lt;/related-urls&gt;&lt;/urls&gt;&lt;custom2&gt;PMC8067830&lt;/custom2&gt;&lt;electronic-resource-num&gt;10.3390/jcm10081552&lt;/electronic-resource-num&gt;&lt;/record&gt;&lt;/Cite&gt;&lt;/EndNote&gt;</w:instrText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2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54B1D085" w14:textId="77777777" w:rsidTr="001E6FF7">
        <w:trPr>
          <w:trHeight w:val="282"/>
        </w:trPr>
        <w:tc>
          <w:tcPr>
            <w:tcW w:w="1187" w:type="dxa"/>
            <w:vAlign w:val="bottom"/>
          </w:tcPr>
          <w:p w14:paraId="2AD483E0" w14:textId="531FA491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151C&gt;T</w:t>
            </w:r>
          </w:p>
        </w:tc>
        <w:tc>
          <w:tcPr>
            <w:tcW w:w="1513" w:type="dxa"/>
            <w:vAlign w:val="bottom"/>
          </w:tcPr>
          <w:p w14:paraId="35D3F3D4" w14:textId="287C1344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Leu51Phe)</w:t>
            </w:r>
          </w:p>
        </w:tc>
        <w:tc>
          <w:tcPr>
            <w:tcW w:w="1787" w:type="dxa"/>
            <w:vAlign w:val="bottom"/>
          </w:tcPr>
          <w:p w14:paraId="1F3DE27C" w14:textId="1E655395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76070</w:t>
            </w:r>
          </w:p>
        </w:tc>
        <w:tc>
          <w:tcPr>
            <w:tcW w:w="1494" w:type="dxa"/>
            <w:vAlign w:val="bottom"/>
          </w:tcPr>
          <w:p w14:paraId="24267A0D" w14:textId="6720F43B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892779197</w:t>
            </w:r>
          </w:p>
        </w:tc>
        <w:tc>
          <w:tcPr>
            <w:tcW w:w="840" w:type="dxa"/>
            <w:shd w:val="clear" w:color="auto" w:fill="auto"/>
            <w:vAlign w:val="bottom"/>
          </w:tcPr>
          <w:p w14:paraId="732517BE" w14:textId="73ADCA3B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271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710CB7C0" w14:textId="6D343A9C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177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0FF237F7" w14:textId="07B95236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753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5A59B1E8" w14:textId="6B938581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310966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3E0AED72" w14:textId="1575A64B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58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4443F1ED" w14:textId="760126EE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3,1</w:t>
            </w:r>
          </w:p>
        </w:tc>
        <w:tc>
          <w:tcPr>
            <w:tcW w:w="1513" w:type="dxa"/>
            <w:vAlign w:val="center"/>
          </w:tcPr>
          <w:p w14:paraId="7DA4DDD2" w14:textId="5618A398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5/6 (83.3%)</w:t>
            </w:r>
          </w:p>
        </w:tc>
        <w:tc>
          <w:tcPr>
            <w:tcW w:w="1183" w:type="dxa"/>
            <w:vAlign w:val="center"/>
          </w:tcPr>
          <w:p w14:paraId="38DEC17E" w14:textId="7DC4935C" w:rsidR="00B30105" w:rsidRPr="00B30105" w:rsidRDefault="0058305C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UYW5ha2E8L0F1dGhvcj48WWVhcj4yMDE5PC9ZZWFyPjxS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 </w:instrText>
            </w:r>
            <w:r w:rsidR="00292160">
              <w:rPr>
                <w:rFonts w:ascii="Calibri" w:hAnsi="Calibri" w:cs="Calibri"/>
              </w:rPr>
              <w:fldChar w:fldCharType="begin">
                <w:fldData xml:space="preserve">PEVuZE5vdGU+PENpdGU+PEF1dGhvcj5UYW5ha2E8L0F1dGhvcj48WWVhcj4yMDE5PC9ZZWFyPjxS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.DATA </w:instrText>
            </w:r>
            <w:r w:rsidR="00292160">
              <w:rPr>
                <w:rFonts w:ascii="Calibri" w:hAnsi="Calibri" w:cs="Calibri"/>
              </w:rPr>
            </w:r>
            <w:r w:rsidR="00292160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12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202E8257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78539E99" w14:textId="2B5EB2CC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346T&gt;C</w:t>
            </w:r>
          </w:p>
        </w:tc>
        <w:tc>
          <w:tcPr>
            <w:tcW w:w="1513" w:type="dxa"/>
            <w:vAlign w:val="bottom"/>
          </w:tcPr>
          <w:p w14:paraId="3AF852E3" w14:textId="4F3196E2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925502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Tyr116His</w:t>
            </w:r>
            <w:r w:rsidR="00925502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</w:tcPr>
          <w:p w14:paraId="63909951" w14:textId="01AED48D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B17BC7">
              <w:t>109579921</w:t>
            </w:r>
          </w:p>
        </w:tc>
        <w:tc>
          <w:tcPr>
            <w:tcW w:w="1494" w:type="dxa"/>
          </w:tcPr>
          <w:p w14:paraId="3D56A3E0" w14:textId="0A76AE5A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t>rs</w:t>
            </w:r>
            <w:r w:rsidRPr="00B17BC7">
              <w:t>109579921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3FD98DFC" w14:textId="5DA97C27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03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1828CC93" w14:textId="4A0CBE62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808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703CD693" w14:textId="65F083C0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752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6900C7ED" w14:textId="56FB47E5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45075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5E02B91F" w14:textId="010212A8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83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2984B4ED" w14:textId="4792712D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7,3</w:t>
            </w:r>
          </w:p>
        </w:tc>
        <w:tc>
          <w:tcPr>
            <w:tcW w:w="1513" w:type="dxa"/>
          </w:tcPr>
          <w:p w14:paraId="631DB9B1" w14:textId="6CE3F1DC" w:rsidR="002230B0" w:rsidRPr="00B30105" w:rsidRDefault="001E6FF7" w:rsidP="002230B0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0669B417" w14:textId="047DE782" w:rsidR="002230B0" w:rsidRDefault="00925502" w:rsidP="002230B0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CZXJvZHk8L0F1dGhvcj48WWVhcj4yMDE1PC9ZZWFyPjxS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CZXJvZHk8L0F1dGhvcj48WWVhcj4yMDE1PC9ZZWFyPjxS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1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68670E70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614EB5F1" w14:textId="418A85E2" w:rsidR="002B5C0C" w:rsidRPr="00B30105" w:rsidRDefault="002B5C0C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350T&gt;C</w:t>
            </w:r>
          </w:p>
        </w:tc>
        <w:tc>
          <w:tcPr>
            <w:tcW w:w="1513" w:type="dxa"/>
            <w:vAlign w:val="bottom"/>
          </w:tcPr>
          <w:p w14:paraId="23A6DB75" w14:textId="5E707C55" w:rsidR="002B5C0C" w:rsidRPr="00B30105" w:rsidRDefault="002B5C0C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925502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Leu117Pro</w:t>
            </w:r>
            <w:r w:rsidR="00925502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  <w:vAlign w:val="bottom"/>
          </w:tcPr>
          <w:p w14:paraId="533DE97A" w14:textId="3768A5AD" w:rsidR="002B5C0C" w:rsidRPr="00B30105" w:rsidRDefault="002230B0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2230B0">
              <w:rPr>
                <w:rFonts w:ascii="Calibri" w:hAnsi="Calibri" w:cs="Calibri"/>
                <w:color w:val="000000"/>
              </w:rPr>
              <w:t>109579925</w:t>
            </w:r>
          </w:p>
        </w:tc>
        <w:tc>
          <w:tcPr>
            <w:tcW w:w="1494" w:type="dxa"/>
            <w:vAlign w:val="bottom"/>
          </w:tcPr>
          <w:p w14:paraId="0932BC39" w14:textId="44A8C0AE" w:rsidR="002B5C0C" w:rsidRPr="00B30105" w:rsidRDefault="002230B0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7A6B9472" w14:textId="7E6F16E9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73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0C2ACD08" w14:textId="06CEDAFD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605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610869DF" w14:textId="48B3D694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517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1AD2722C" w14:textId="363BCE39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14478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1672B384" w14:textId="2F632E1C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09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495D84E7" w14:textId="0AECB401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6,6</w:t>
            </w:r>
          </w:p>
        </w:tc>
        <w:tc>
          <w:tcPr>
            <w:tcW w:w="1513" w:type="dxa"/>
          </w:tcPr>
          <w:p w14:paraId="23C0635E" w14:textId="6DE981B4" w:rsidR="002B5C0C" w:rsidRPr="00B30105" w:rsidRDefault="001E6FF7" w:rsidP="002B5C0C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26B0D1A3" w14:textId="2A091402" w:rsidR="002B5C0C" w:rsidRDefault="00925502" w:rsidP="002B5C0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CYWRlci1NZXVuaWVyPC9BdXRob3I+PFllYXI+MjAxMTwv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CYWRlci1NZXVuaWVyPC9BdXRob3I+PFllYXI+MjAxMTwv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11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2A41A259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54A1CFAE" w14:textId="609FC7B4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c.357C&gt;G</w:t>
            </w:r>
          </w:p>
        </w:tc>
        <w:tc>
          <w:tcPr>
            <w:tcW w:w="1513" w:type="dxa"/>
            <w:vAlign w:val="bottom"/>
          </w:tcPr>
          <w:p w14:paraId="5EA91CC0" w14:textId="0D847FD8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925502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Ile119Met</w:t>
            </w:r>
            <w:r w:rsidR="00925502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</w:tcPr>
          <w:p w14:paraId="18C0EA16" w14:textId="6FB27671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C32FE7">
              <w:t>109579932</w:t>
            </w:r>
          </w:p>
        </w:tc>
        <w:tc>
          <w:tcPr>
            <w:tcW w:w="1494" w:type="dxa"/>
          </w:tcPr>
          <w:p w14:paraId="3BE11CE4" w14:textId="061BC64C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t>rs</w:t>
            </w:r>
            <w:r w:rsidRPr="00C32FE7">
              <w:t>109579932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461E3AEF" w14:textId="35C236F2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13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10C7B014" w14:textId="76C2BEAC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195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57BAAD28" w14:textId="2819C7BE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532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2F91B2B8" w14:textId="00109639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296827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038218DC" w14:textId="175FC627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98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3100657F" w14:textId="5041778C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5</w:t>
            </w:r>
          </w:p>
        </w:tc>
        <w:tc>
          <w:tcPr>
            <w:tcW w:w="1513" w:type="dxa"/>
          </w:tcPr>
          <w:p w14:paraId="77428E1A" w14:textId="3221D94B" w:rsidR="002230B0" w:rsidRPr="00B30105" w:rsidRDefault="001E6FF7" w:rsidP="002230B0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4F527AE6" w14:textId="3B2D7FDB" w:rsidR="002230B0" w:rsidRDefault="00925502" w:rsidP="002230B0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QYXBhPC9BdXRob3I+PFllYXI+MjAxNzwvWWVhcj48UmVj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QYXBhPC9BdXRob3I+PFllYXI+MjAxNzwvWWVhcj48UmVj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5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6B9528F3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32FDED2D" w14:textId="2ED30862" w:rsidR="002B5C0C" w:rsidRPr="00B30105" w:rsidRDefault="002B5C0C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370A&gt;T</w:t>
            </w:r>
          </w:p>
        </w:tc>
        <w:tc>
          <w:tcPr>
            <w:tcW w:w="1513" w:type="dxa"/>
            <w:vAlign w:val="bottom"/>
          </w:tcPr>
          <w:p w14:paraId="52809DB4" w14:textId="1E5D479C" w:rsidR="002B5C0C" w:rsidRPr="00B30105" w:rsidRDefault="002B5C0C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925502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Arg124Trp</w:t>
            </w:r>
            <w:r w:rsidR="00925502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  <w:vAlign w:val="bottom"/>
          </w:tcPr>
          <w:p w14:paraId="2B2EF1BC" w14:textId="317A6747" w:rsidR="002B5C0C" w:rsidRPr="00B30105" w:rsidRDefault="002230B0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2230B0">
              <w:rPr>
                <w:rFonts w:ascii="Calibri" w:hAnsi="Calibri" w:cs="Calibri"/>
                <w:color w:val="000000"/>
              </w:rPr>
              <w:t>109579945</w:t>
            </w:r>
          </w:p>
        </w:tc>
        <w:tc>
          <w:tcPr>
            <w:tcW w:w="1494" w:type="dxa"/>
            <w:vAlign w:val="bottom"/>
          </w:tcPr>
          <w:p w14:paraId="42FC8FFD" w14:textId="3FD8D9DF" w:rsidR="002B5C0C" w:rsidRPr="00B30105" w:rsidRDefault="002230B0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</w:t>
            </w:r>
          </w:p>
        </w:tc>
        <w:tc>
          <w:tcPr>
            <w:tcW w:w="840" w:type="dxa"/>
            <w:shd w:val="clear" w:color="auto" w:fill="auto"/>
            <w:vAlign w:val="bottom"/>
          </w:tcPr>
          <w:p w14:paraId="6E2CBCD1" w14:textId="7A9411E3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398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45548AF2" w14:textId="1D7F2BE6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4977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57634AD7" w14:textId="32C3E8E7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476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173B0DA6" w14:textId="20CAB14C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47847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4F87503A" w14:textId="1B00801C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39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151DA062" w14:textId="7D3F814B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34</w:t>
            </w:r>
          </w:p>
        </w:tc>
        <w:tc>
          <w:tcPr>
            <w:tcW w:w="1513" w:type="dxa"/>
          </w:tcPr>
          <w:p w14:paraId="2C9E84E1" w14:textId="19BFA29A" w:rsidR="002B5C0C" w:rsidRPr="00B30105" w:rsidRDefault="001E6FF7" w:rsidP="002B5C0C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5/6 (83.3%)</w:t>
            </w:r>
          </w:p>
        </w:tc>
        <w:tc>
          <w:tcPr>
            <w:tcW w:w="1183" w:type="dxa"/>
            <w:vAlign w:val="center"/>
          </w:tcPr>
          <w:p w14:paraId="585C64D5" w14:textId="6CC01EAF" w:rsidR="002B5C0C" w:rsidRDefault="00925502" w:rsidP="002B5C0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QYXBhPC9BdXRob3I+PFllYXI+MjAxNzwvWWVhcj48UmVj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QYXBhPC9BdXRob3I+PFllYXI+MjAxNzwvWWVhcj48UmVj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5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7C80D5D8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2347E725" w14:textId="6169BEAB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394G&gt;A</w:t>
            </w:r>
          </w:p>
        </w:tc>
        <w:tc>
          <w:tcPr>
            <w:tcW w:w="1513" w:type="dxa"/>
            <w:vAlign w:val="bottom"/>
          </w:tcPr>
          <w:p w14:paraId="187B37B5" w14:textId="045567AD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925502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Val132Ile</w:t>
            </w:r>
            <w:r w:rsidR="00925502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</w:tcPr>
          <w:p w14:paraId="4A14D63F" w14:textId="3233A1FE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C3090F">
              <w:t>109581417</w:t>
            </w:r>
          </w:p>
        </w:tc>
        <w:tc>
          <w:tcPr>
            <w:tcW w:w="1494" w:type="dxa"/>
          </w:tcPr>
          <w:p w14:paraId="1C6C1145" w14:textId="69770C01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t>rs</w:t>
            </w:r>
            <w:r w:rsidRPr="00C3090F">
              <w:t>109581417</w:t>
            </w:r>
          </w:p>
        </w:tc>
        <w:tc>
          <w:tcPr>
            <w:tcW w:w="840" w:type="dxa"/>
            <w:shd w:val="clear" w:color="auto" w:fill="auto"/>
            <w:vAlign w:val="bottom"/>
          </w:tcPr>
          <w:p w14:paraId="78DF4A7F" w14:textId="525F7922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09</w:t>
            </w:r>
          </w:p>
        </w:tc>
        <w:tc>
          <w:tcPr>
            <w:tcW w:w="1214" w:type="dxa"/>
            <w:shd w:val="clear" w:color="auto" w:fill="auto"/>
            <w:vAlign w:val="bottom"/>
          </w:tcPr>
          <w:p w14:paraId="2939E073" w14:textId="33B6EEAF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-0,4433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2C646E6D" w14:textId="0BEF878B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162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23ED0C7D" w14:textId="7F2F9C69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30977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5804D66C" w14:textId="60905BD5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07</w:t>
            </w:r>
          </w:p>
        </w:tc>
        <w:tc>
          <w:tcPr>
            <w:tcW w:w="824" w:type="dxa"/>
            <w:shd w:val="clear" w:color="auto" w:fill="auto"/>
            <w:vAlign w:val="bottom"/>
          </w:tcPr>
          <w:p w14:paraId="4CA2E438" w14:textId="1D1FE59B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028</w:t>
            </w:r>
          </w:p>
        </w:tc>
        <w:tc>
          <w:tcPr>
            <w:tcW w:w="1513" w:type="dxa"/>
          </w:tcPr>
          <w:p w14:paraId="201A2345" w14:textId="1A032076" w:rsidR="002230B0" w:rsidRPr="00B30105" w:rsidRDefault="001E6FF7" w:rsidP="002230B0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3/6 (50%)</w:t>
            </w:r>
          </w:p>
        </w:tc>
        <w:tc>
          <w:tcPr>
            <w:tcW w:w="1183" w:type="dxa"/>
            <w:vAlign w:val="center"/>
          </w:tcPr>
          <w:p w14:paraId="25C7C943" w14:textId="0AFC1A06" w:rsidR="002230B0" w:rsidRDefault="00925502" w:rsidP="002230B0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EJmFwb3M7T3N1YWxkbzwvQXV0aG9yPjxZZWFyPjIwMDU8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EJmFwb3M7T3N1YWxkbzwvQXV0aG9yPjxZZWFyPjIwMDU8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5, 7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58BD4A44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44995EAD" w14:textId="7FF92C8F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404C&gt;T</w:t>
            </w:r>
          </w:p>
        </w:tc>
        <w:tc>
          <w:tcPr>
            <w:tcW w:w="1513" w:type="dxa"/>
            <w:vAlign w:val="bottom"/>
          </w:tcPr>
          <w:p w14:paraId="4AD1DCF4" w14:textId="5FE9D422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Ser135Leu)</w:t>
            </w:r>
          </w:p>
        </w:tc>
        <w:tc>
          <w:tcPr>
            <w:tcW w:w="1787" w:type="dxa"/>
            <w:vAlign w:val="bottom"/>
          </w:tcPr>
          <w:p w14:paraId="701648C4" w14:textId="304443D0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81427</w:t>
            </w:r>
          </w:p>
        </w:tc>
        <w:tc>
          <w:tcPr>
            <w:tcW w:w="1494" w:type="dxa"/>
            <w:vAlign w:val="bottom"/>
          </w:tcPr>
          <w:p w14:paraId="21F27606" w14:textId="7646630E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04895297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6DA69087" w14:textId="5D794B9C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57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2A038EC5" w14:textId="11567AA3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502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6588DBA1" w14:textId="3DAB8652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37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4E5E94F1" w14:textId="784CE016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419958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1D84B925" w14:textId="383DA633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45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07BF80E2" w14:textId="253F73B8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4,8</w:t>
            </w:r>
          </w:p>
        </w:tc>
        <w:tc>
          <w:tcPr>
            <w:tcW w:w="1513" w:type="dxa"/>
          </w:tcPr>
          <w:p w14:paraId="58C019AB" w14:textId="09F33703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5CA59E78" w14:textId="60D3EF00" w:rsidR="00B30105" w:rsidRPr="00B30105" w:rsidRDefault="0058305C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EZSBQaWVyaTwvQXV0aG9yPjxZZWFyPjIwMTU8L1llYXI+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 </w:instrText>
            </w:r>
            <w:r w:rsidR="00292160">
              <w:rPr>
                <w:rFonts w:ascii="Calibri" w:hAnsi="Calibri" w:cs="Calibri"/>
              </w:rPr>
              <w:fldChar w:fldCharType="begin">
                <w:fldData xml:space="preserve">PEVuZE5vdGU+PENpdGU+PEF1dGhvcj5EZSBQaWVyaTwvQXV0aG9yPjxZZWFyPjIwMTU8L1llYXI+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.DATA </w:instrText>
            </w:r>
            <w:r w:rsidR="00292160">
              <w:rPr>
                <w:rFonts w:ascii="Calibri" w:hAnsi="Calibri" w:cs="Calibri"/>
              </w:rPr>
            </w:r>
            <w:r w:rsidR="00292160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8, 13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4917DCE3" w14:textId="77777777" w:rsidTr="001E6FF7">
        <w:trPr>
          <w:trHeight w:val="282"/>
        </w:trPr>
        <w:tc>
          <w:tcPr>
            <w:tcW w:w="1187" w:type="dxa"/>
            <w:vAlign w:val="bottom"/>
          </w:tcPr>
          <w:p w14:paraId="70D70963" w14:textId="152F5AA5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439G&gt;A</w:t>
            </w:r>
          </w:p>
        </w:tc>
        <w:tc>
          <w:tcPr>
            <w:tcW w:w="1513" w:type="dxa"/>
            <w:vAlign w:val="bottom"/>
          </w:tcPr>
          <w:p w14:paraId="04901062" w14:textId="3CE608BB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Ala147Thr)</w:t>
            </w:r>
          </w:p>
        </w:tc>
        <w:tc>
          <w:tcPr>
            <w:tcW w:w="1787" w:type="dxa"/>
            <w:vAlign w:val="bottom"/>
          </w:tcPr>
          <w:p w14:paraId="25D124FE" w14:textId="45EA3D62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81462</w:t>
            </w:r>
          </w:p>
        </w:tc>
        <w:tc>
          <w:tcPr>
            <w:tcW w:w="1494" w:type="dxa"/>
            <w:vAlign w:val="bottom"/>
          </w:tcPr>
          <w:p w14:paraId="6384F040" w14:textId="0553184F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04895363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7E01A821" w14:textId="301DD642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64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209BF4DF" w14:textId="03B172C1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003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1A0DE4A8" w14:textId="498C023F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017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2209CC1D" w14:textId="1B3F0434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394554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6CE82829" w14:textId="5B910625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83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21598C81" w14:textId="0E472C0B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5,6</w:t>
            </w:r>
          </w:p>
        </w:tc>
        <w:tc>
          <w:tcPr>
            <w:tcW w:w="1513" w:type="dxa"/>
          </w:tcPr>
          <w:p w14:paraId="03700204" w14:textId="5292155A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7B09FC10" w14:textId="2073DB49" w:rsidR="00B30105" w:rsidRPr="00B30105" w:rsidRDefault="0058305C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CZXJvZHk8L0F1dGhvcj48WWVhcj4yMDE1PC9ZZWFyPjxS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CZXJvZHk8L0F1dGhvcj48WWVhcj4yMDE1PC9ZZWFyPjxS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1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3FB252B2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3381B9AC" w14:textId="54B5269C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442G&gt;A</w:t>
            </w:r>
          </w:p>
        </w:tc>
        <w:tc>
          <w:tcPr>
            <w:tcW w:w="1513" w:type="dxa"/>
            <w:vAlign w:val="bottom"/>
          </w:tcPr>
          <w:p w14:paraId="12BCC0B9" w14:textId="279C93FD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Ala148Thr)</w:t>
            </w:r>
          </w:p>
        </w:tc>
        <w:tc>
          <w:tcPr>
            <w:tcW w:w="1787" w:type="dxa"/>
            <w:vAlign w:val="bottom"/>
          </w:tcPr>
          <w:p w14:paraId="6E3A2663" w14:textId="4641A2A1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81465</w:t>
            </w:r>
          </w:p>
        </w:tc>
        <w:tc>
          <w:tcPr>
            <w:tcW w:w="1494" w:type="dxa"/>
            <w:vAlign w:val="bottom"/>
          </w:tcPr>
          <w:p w14:paraId="47DF921C" w14:textId="5FD84ADD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04895298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66F5169C" w14:textId="65A5AFAD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84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637141BA" w14:textId="205171D1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044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0AF35B5C" w14:textId="6F881CF7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202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35048348" w14:textId="53CC18DB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3234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092D371A" w14:textId="57E25D67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4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26A7A109" w14:textId="5B715F70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6,4</w:t>
            </w:r>
          </w:p>
        </w:tc>
        <w:tc>
          <w:tcPr>
            <w:tcW w:w="1513" w:type="dxa"/>
          </w:tcPr>
          <w:p w14:paraId="07D99FC7" w14:textId="4949FE6D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42D35009" w14:textId="12A8FD99" w:rsidR="00B30105" w:rsidRPr="00B30105" w:rsidRDefault="0058305C" w:rsidP="00B30105">
            <w:pPr>
              <w:jc w:val="center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fldChar w:fldCharType="begin"/>
            </w:r>
            <w:r w:rsidR="00292160">
              <w:rPr>
                <w:rFonts w:ascii="Calibri" w:hAnsi="Calibri" w:cs="Calibri"/>
                <w:lang w:val="en-US"/>
              </w:rPr>
              <w:instrText xml:space="preserve"> ADDIN EN.CITE &lt;EndNote&gt;&lt;Cite&gt;&lt;Author&gt;Di Rocco&lt;/Author&gt;&lt;Year&gt;2001&lt;/Year&gt;&lt;RecNum&gt;69&lt;/RecNum&gt;&lt;DisplayText&gt;[14]&lt;/DisplayText&gt;&lt;record&gt;&lt;rec-number&gt;69&lt;/rec-number&gt;&lt;foreign-keys&gt;&lt;key app="EN" db-id="0xdwr0xfiw22dpewaex5addysea9z0fvxper" timestamp="1621587065"&gt;69&lt;/key&gt;&lt;/foreign-keys&gt;&lt;ref-type name="Journal Article"&gt;17&lt;/ref-type&gt;&lt;contributors&gt;&lt;authors&gt;&lt;author&gt;Di Rocco, M.&lt;/author&gt;&lt;author&gt;Caruso, U.&lt;/author&gt;&lt;author&gt;Waterham, H. R.&lt;/author&gt;&lt;author&gt;Picco, P.&lt;/author&gt;&lt;author&gt;Loy, A.&lt;/author&gt;&lt;author&gt;Wanders, R. J.&lt;/author&gt;&lt;/authors&gt;&lt;/contributors&gt;&lt;auth-address&gt;II Pediatric Unit Gaslini Institute Genoa, Italy. majadirocco@ospedale-gaslini.ge.it&lt;/auth-address&gt;&lt;titles&gt;&lt;title&gt;Mevalonate kinase deficiency in a child with periodic fever and without hyperimmunoglobulinaemia D&lt;/title&gt;&lt;secondary-title&gt;J Inherit Metab Dis&lt;/secondary-title&gt;&lt;/titles&gt;&lt;periodical&gt;&lt;full-title&gt;J Inherit Metab Dis&lt;/full-title&gt;&lt;/periodical&gt;&lt;pages&gt;411-2&lt;/pages&gt;&lt;volume&gt;24&lt;/volume&gt;&lt;number&gt;3&lt;/number&gt;&lt;edition&gt;2001/08/07&lt;/edition&gt;&lt;keywords&gt;&lt;keyword&gt;Child, Preschool&lt;/keyword&gt;&lt;keyword&gt;DNA Mutational Analysis&lt;/keyword&gt;&lt;keyword&gt;*Fever&lt;/keyword&gt;&lt;keyword&gt;Fibroblasts/enzymology&lt;/keyword&gt;&lt;keyword&gt;Humans&lt;/keyword&gt;&lt;keyword&gt;Immunoglobulin A/blood&lt;/keyword&gt;&lt;keyword&gt;Immunoglobulin D/*blood&lt;/keyword&gt;&lt;keyword&gt;Male&lt;/keyword&gt;&lt;keyword&gt;Mevalonic Acid/urine&lt;/keyword&gt;&lt;keyword&gt;Phosphotransferases (Alcohol Group Acceptor)/*deficiency/genetics&lt;/keyword&gt;&lt;/keywords&gt;&lt;dates&gt;&lt;year&gt;2001&lt;/year&gt;&lt;pub-dates&gt;&lt;date&gt;Jun&lt;/date&gt;&lt;/pub-dates&gt;&lt;/dates&gt;&lt;isbn&gt;0141-8955 (Print)&amp;#xD;0141-8955 (Linking)&lt;/isbn&gt;&lt;accession-num&gt;11486909&lt;/accession-num&gt;&lt;urls&gt;&lt;related-urls&gt;&lt;url&gt;https://www.ncbi.nlm.nih.gov/pubmed/11486909&lt;/url&gt;&lt;/related-urls&gt;&lt;/urls&gt;&lt;electronic-resource-num&gt;10.1023/a:1010525206818&lt;/electronic-resource-num&gt;&lt;/record&gt;&lt;/Cite&gt;&lt;/EndNote&gt;</w:instrText>
            </w:r>
            <w:r>
              <w:rPr>
                <w:rFonts w:ascii="Calibri" w:hAnsi="Calibri" w:cs="Calibri"/>
                <w:lang w:val="en-US"/>
              </w:rPr>
              <w:fldChar w:fldCharType="separate"/>
            </w:r>
            <w:r w:rsidR="00292160">
              <w:rPr>
                <w:rFonts w:ascii="Calibri" w:hAnsi="Calibri" w:cs="Calibri"/>
                <w:noProof/>
                <w:lang w:val="en-US"/>
              </w:rPr>
              <w:t>[14]</w:t>
            </w:r>
            <w:r>
              <w:rPr>
                <w:rFonts w:ascii="Calibri" w:hAnsi="Calibri" w:cs="Calibri"/>
                <w:lang w:val="en-US"/>
              </w:rPr>
              <w:fldChar w:fldCharType="end"/>
            </w:r>
          </w:p>
        </w:tc>
      </w:tr>
      <w:tr w:rsidR="001E6FF7" w:rsidRPr="00B30105" w14:paraId="007EE282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371B3FF2" w14:textId="44971121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481T&gt;C</w:t>
            </w:r>
          </w:p>
        </w:tc>
        <w:tc>
          <w:tcPr>
            <w:tcW w:w="1513" w:type="dxa"/>
            <w:vAlign w:val="bottom"/>
          </w:tcPr>
          <w:p w14:paraId="2B70F31E" w14:textId="2320424F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Cys161Arg)</w:t>
            </w:r>
          </w:p>
        </w:tc>
        <w:tc>
          <w:tcPr>
            <w:tcW w:w="1787" w:type="dxa"/>
            <w:vAlign w:val="bottom"/>
          </w:tcPr>
          <w:p w14:paraId="272B9553" w14:textId="5F08E602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81504</w:t>
            </w:r>
          </w:p>
        </w:tc>
        <w:tc>
          <w:tcPr>
            <w:tcW w:w="1494" w:type="dxa"/>
            <w:vAlign w:val="bottom"/>
          </w:tcPr>
          <w:p w14:paraId="4E0C594F" w14:textId="2E29BEE7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-</w:t>
            </w:r>
          </w:p>
        </w:tc>
        <w:tc>
          <w:tcPr>
            <w:tcW w:w="840" w:type="dxa"/>
            <w:shd w:val="clear" w:color="auto" w:fill="auto"/>
            <w:vAlign w:val="bottom"/>
          </w:tcPr>
          <w:p w14:paraId="4ACB0277" w14:textId="22261C13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319</w:t>
            </w:r>
          </w:p>
        </w:tc>
        <w:tc>
          <w:tcPr>
            <w:tcW w:w="1214" w:type="dxa"/>
            <w:shd w:val="clear" w:color="auto" w:fill="auto"/>
            <w:vAlign w:val="bottom"/>
          </w:tcPr>
          <w:p w14:paraId="692A761B" w14:textId="2B0FCEB5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-0,4944</w:t>
            </w:r>
          </w:p>
        </w:tc>
        <w:tc>
          <w:tcPr>
            <w:tcW w:w="985" w:type="dxa"/>
            <w:shd w:val="clear" w:color="auto" w:fill="auto"/>
            <w:vAlign w:val="bottom"/>
          </w:tcPr>
          <w:p w14:paraId="1D01D2B6" w14:textId="1879CC60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4522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69FD4EFB" w14:textId="13A23174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145299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35CBDC3C" w14:textId="504FF9EB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54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68CCB699" w14:textId="2767236E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2,9</w:t>
            </w:r>
          </w:p>
        </w:tc>
        <w:tc>
          <w:tcPr>
            <w:tcW w:w="1513" w:type="dxa"/>
            <w:vAlign w:val="center"/>
          </w:tcPr>
          <w:p w14:paraId="1085EC65" w14:textId="63A9C912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3/6 (50%)</w:t>
            </w:r>
          </w:p>
        </w:tc>
        <w:tc>
          <w:tcPr>
            <w:tcW w:w="1183" w:type="dxa"/>
            <w:vAlign w:val="center"/>
          </w:tcPr>
          <w:p w14:paraId="7CCA85E0" w14:textId="7A4B66D2" w:rsidR="00B30105" w:rsidRPr="00B30105" w:rsidRDefault="0058305C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LYXJhY2FuPC9BdXRob3I+PFllYXI+MjAxNzwvWWVhcj48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 </w:instrText>
            </w:r>
            <w:r w:rsidR="00292160">
              <w:rPr>
                <w:rFonts w:ascii="Calibri" w:hAnsi="Calibri" w:cs="Calibri"/>
              </w:rPr>
              <w:fldChar w:fldCharType="begin">
                <w:fldData xml:space="preserve">PEVuZE5vdGU+PENpdGU+PEF1dGhvcj5LYXJhY2FuPC9BdXRob3I+PFllYXI+MjAxNzwvWWVhcj48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.DATA </w:instrText>
            </w:r>
            <w:r w:rsidR="00292160">
              <w:rPr>
                <w:rFonts w:ascii="Calibri" w:hAnsi="Calibri" w:cs="Calibri"/>
              </w:rPr>
            </w:r>
            <w:r w:rsidR="00292160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15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6F212032" w14:textId="77777777" w:rsidTr="001E6FF7">
        <w:trPr>
          <w:trHeight w:val="282"/>
        </w:trPr>
        <w:tc>
          <w:tcPr>
            <w:tcW w:w="1187" w:type="dxa"/>
            <w:vAlign w:val="bottom"/>
          </w:tcPr>
          <w:p w14:paraId="68FA6B17" w14:textId="56A375A4" w:rsidR="008B2C65" w:rsidRPr="00B30105" w:rsidRDefault="008B2C65" w:rsidP="008B2C65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494C&gt;T</w:t>
            </w:r>
          </w:p>
        </w:tc>
        <w:tc>
          <w:tcPr>
            <w:tcW w:w="1513" w:type="dxa"/>
            <w:vAlign w:val="bottom"/>
          </w:tcPr>
          <w:p w14:paraId="69EB33F5" w14:textId="7A8993F3" w:rsidR="008B2C65" w:rsidRPr="00B30105" w:rsidRDefault="008B2C65" w:rsidP="008B2C65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(Pro165Leu)</w:t>
            </w:r>
          </w:p>
        </w:tc>
        <w:tc>
          <w:tcPr>
            <w:tcW w:w="1787" w:type="dxa"/>
            <w:vAlign w:val="bottom"/>
          </w:tcPr>
          <w:p w14:paraId="7F353FB4" w14:textId="3CBD948B" w:rsidR="008B2C65" w:rsidRPr="00B30105" w:rsidRDefault="008B2C65" w:rsidP="008B2C65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hr12:</w:t>
            </w:r>
            <w:r w:rsidRPr="008B2C65">
              <w:rPr>
                <w:rFonts w:ascii="Calibri" w:hAnsi="Calibri" w:cs="Calibri"/>
                <w:color w:val="000000"/>
              </w:rPr>
              <w:t>109581517</w:t>
            </w:r>
          </w:p>
        </w:tc>
        <w:tc>
          <w:tcPr>
            <w:tcW w:w="1494" w:type="dxa"/>
            <w:vAlign w:val="bottom"/>
          </w:tcPr>
          <w:p w14:paraId="38D9C657" w14:textId="2ABC7FCE" w:rsidR="008B2C65" w:rsidRPr="00B30105" w:rsidRDefault="008B2C65" w:rsidP="008B2C65">
            <w:pPr>
              <w:jc w:val="center"/>
              <w:rPr>
                <w:rFonts w:ascii="Calibri" w:hAnsi="Calibri" w:cs="Calibri"/>
                <w:color w:val="000000"/>
              </w:rPr>
            </w:pPr>
            <w:r w:rsidRPr="008B2C65">
              <w:rPr>
                <w:rFonts w:ascii="Calibri" w:hAnsi="Calibri" w:cs="Calibri"/>
                <w:color w:val="000000"/>
              </w:rPr>
              <w:t>rs121917790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159ACB74" w14:textId="702B938B" w:rsidR="008B2C65" w:rsidRPr="002B5C0C" w:rsidRDefault="008B2C65" w:rsidP="008B2C6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21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6E7BDE6E" w14:textId="52C825F8" w:rsidR="008B2C65" w:rsidRPr="002B5C0C" w:rsidRDefault="008B2C65" w:rsidP="008B2C6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3266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21111221" w14:textId="63657947" w:rsidR="008B2C65" w:rsidRPr="002B5C0C" w:rsidRDefault="008B2C65" w:rsidP="008B2C6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141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26F152AF" w14:textId="46EA7EFF" w:rsidR="008B2C65" w:rsidRPr="002B5C0C" w:rsidRDefault="008B2C65" w:rsidP="008B2C6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299471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12FDBD1F" w14:textId="2D16CD30" w:rsidR="008B2C65" w:rsidRPr="002B5C0C" w:rsidRDefault="008B2C65" w:rsidP="008B2C6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06</w:t>
            </w:r>
          </w:p>
        </w:tc>
        <w:tc>
          <w:tcPr>
            <w:tcW w:w="824" w:type="dxa"/>
            <w:shd w:val="clear" w:color="auto" w:fill="auto"/>
            <w:vAlign w:val="bottom"/>
          </w:tcPr>
          <w:p w14:paraId="2B4D14EC" w14:textId="5ECA6807" w:rsidR="008B2C65" w:rsidRPr="002B5C0C" w:rsidRDefault="008B2C65" w:rsidP="008B2C6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8,58</w:t>
            </w:r>
          </w:p>
        </w:tc>
        <w:tc>
          <w:tcPr>
            <w:tcW w:w="1513" w:type="dxa"/>
          </w:tcPr>
          <w:p w14:paraId="47286039" w14:textId="5BAB5184" w:rsidR="008B2C65" w:rsidRPr="00B30105" w:rsidRDefault="008B2C65" w:rsidP="008B2C6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5/6 (83.3%)</w:t>
            </w:r>
          </w:p>
        </w:tc>
        <w:tc>
          <w:tcPr>
            <w:tcW w:w="1183" w:type="dxa"/>
            <w:vAlign w:val="center"/>
          </w:tcPr>
          <w:p w14:paraId="73005746" w14:textId="19F7F08E" w:rsidR="008B2C65" w:rsidRDefault="008B2C65" w:rsidP="008B2C6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EcmVudGg8L0F1dGhvcj48WWVhcj4xOTk5PC9ZZWFyPjxS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 </w:instrText>
            </w:r>
            <w:r w:rsidR="00292160">
              <w:rPr>
                <w:rFonts w:ascii="Calibri" w:hAnsi="Calibri" w:cs="Calibri"/>
              </w:rPr>
              <w:fldChar w:fldCharType="begin">
                <w:fldData xml:space="preserve">PEVuZE5vdGU+PENpdGU+PEF1dGhvcj5EcmVudGg8L0F1dGhvcj48WWVhcj4xOTk5PC9ZZWFyPjxS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.DATA </w:instrText>
            </w:r>
            <w:r w:rsidR="00292160">
              <w:rPr>
                <w:rFonts w:ascii="Calibri" w:hAnsi="Calibri" w:cs="Calibri"/>
              </w:rPr>
            </w:r>
            <w:r w:rsidR="00292160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16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00C176E4" w14:textId="77777777" w:rsidTr="001E6FF7">
        <w:trPr>
          <w:trHeight w:val="282"/>
        </w:trPr>
        <w:tc>
          <w:tcPr>
            <w:tcW w:w="1187" w:type="dxa"/>
            <w:vAlign w:val="bottom"/>
          </w:tcPr>
          <w:p w14:paraId="2466BD8B" w14:textId="4536FC80" w:rsidR="002230B0" w:rsidRPr="005E6B0F" w:rsidRDefault="002230B0" w:rsidP="002230B0">
            <w:pPr>
              <w:jc w:val="center"/>
            </w:pPr>
            <w:r>
              <w:rPr>
                <w:rFonts w:ascii="Calibri" w:hAnsi="Calibri" w:cs="Calibri"/>
                <w:color w:val="000000"/>
              </w:rPr>
              <w:t>c.498C&gt;A</w:t>
            </w:r>
          </w:p>
        </w:tc>
        <w:tc>
          <w:tcPr>
            <w:tcW w:w="1513" w:type="dxa"/>
            <w:vAlign w:val="bottom"/>
          </w:tcPr>
          <w:p w14:paraId="148251A5" w14:textId="282C26BC" w:rsidR="002230B0" w:rsidRPr="005E6B0F" w:rsidRDefault="002230B0" w:rsidP="002230B0">
            <w:pPr>
              <w:jc w:val="center"/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925502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Asn166Lys</w:t>
            </w:r>
            <w:r w:rsidR="00925502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</w:tcPr>
          <w:p w14:paraId="6682D9BE" w14:textId="07E79836" w:rsidR="002230B0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t>chr12:</w:t>
            </w:r>
            <w:r w:rsidRPr="00866E21">
              <w:t>109581521</w:t>
            </w:r>
          </w:p>
        </w:tc>
        <w:tc>
          <w:tcPr>
            <w:tcW w:w="1494" w:type="dxa"/>
          </w:tcPr>
          <w:p w14:paraId="44E82DB5" w14:textId="28AE9894" w:rsidR="002230B0" w:rsidRPr="008B2C6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t>rs</w:t>
            </w:r>
            <w:r w:rsidRPr="00866E21">
              <w:t>109581521</w:t>
            </w:r>
          </w:p>
        </w:tc>
        <w:tc>
          <w:tcPr>
            <w:tcW w:w="840" w:type="dxa"/>
            <w:shd w:val="clear" w:color="auto" w:fill="auto"/>
            <w:vAlign w:val="bottom"/>
          </w:tcPr>
          <w:p w14:paraId="1A2E50DF" w14:textId="4D493EFD" w:rsidR="002230B0" w:rsidRPr="002B5C0C" w:rsidRDefault="002230B0" w:rsidP="002230B0">
            <w:pPr>
              <w:jc w:val="center"/>
              <w:rPr>
                <w:rFonts w:ascii="Lucida Grande" w:hAnsi="Lucida Grande" w:cs="Lucida Grande"/>
                <w:color w:val="000000" w:themeColor="text1"/>
                <w:sz w:val="17"/>
                <w:szCs w:val="17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409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7DE145DD" w14:textId="0E0249E7" w:rsidR="002230B0" w:rsidRPr="002B5C0C" w:rsidRDefault="002230B0" w:rsidP="002230B0">
            <w:pPr>
              <w:jc w:val="center"/>
              <w:rPr>
                <w:rFonts w:ascii="Lucida Grande" w:hAnsi="Lucida Grande" w:cs="Lucida Grande"/>
                <w:color w:val="000000" w:themeColor="text1"/>
                <w:sz w:val="17"/>
                <w:szCs w:val="17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0241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46421ABB" w14:textId="08D9DC2B" w:rsidR="002230B0" w:rsidRPr="002B5C0C" w:rsidRDefault="002230B0" w:rsidP="002230B0">
            <w:pPr>
              <w:jc w:val="center"/>
              <w:rPr>
                <w:rFonts w:ascii="Lucida Grande" w:hAnsi="Lucida Grande" w:cs="Lucida Grande"/>
                <w:color w:val="000000" w:themeColor="text1"/>
                <w:sz w:val="17"/>
                <w:szCs w:val="17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416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7108640D" w14:textId="28E00868" w:rsidR="002230B0" w:rsidRPr="002B5C0C" w:rsidRDefault="002230B0" w:rsidP="002230B0">
            <w:pPr>
              <w:jc w:val="center"/>
              <w:rPr>
                <w:rFonts w:ascii="Lucida Grande" w:hAnsi="Lucida Grande" w:cs="Lucida Grande"/>
                <w:color w:val="000000" w:themeColor="text1"/>
                <w:sz w:val="17"/>
                <w:szCs w:val="17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13634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69F34B0B" w14:textId="35AF4CC2" w:rsidR="002230B0" w:rsidRPr="002B5C0C" w:rsidRDefault="002230B0" w:rsidP="002230B0">
            <w:pPr>
              <w:jc w:val="center"/>
              <w:rPr>
                <w:rFonts w:ascii="Lucida Grande" w:hAnsi="Lucida Grande" w:cs="Lucida Grande"/>
                <w:color w:val="000000" w:themeColor="text1"/>
                <w:sz w:val="17"/>
                <w:szCs w:val="17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423</w:t>
            </w:r>
          </w:p>
        </w:tc>
        <w:tc>
          <w:tcPr>
            <w:tcW w:w="824" w:type="dxa"/>
            <w:shd w:val="clear" w:color="auto" w:fill="auto"/>
            <w:vAlign w:val="bottom"/>
          </w:tcPr>
          <w:p w14:paraId="3592DCCF" w14:textId="21207330" w:rsidR="002230B0" w:rsidRPr="002B5C0C" w:rsidRDefault="002230B0" w:rsidP="002230B0">
            <w:pPr>
              <w:spacing w:after="0" w:line="240" w:lineRule="auto"/>
              <w:rPr>
                <w:rFonts w:ascii="Lucida Grande" w:hAnsi="Lucida Grande" w:cs="Lucida Grande"/>
                <w:color w:val="000000" w:themeColor="text1"/>
                <w:sz w:val="17"/>
                <w:szCs w:val="17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5,31</w:t>
            </w:r>
          </w:p>
        </w:tc>
        <w:tc>
          <w:tcPr>
            <w:tcW w:w="1513" w:type="dxa"/>
          </w:tcPr>
          <w:p w14:paraId="5E2DB5AF" w14:textId="5AB97298" w:rsidR="002230B0" w:rsidRDefault="001E6FF7" w:rsidP="002230B0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4</w:t>
            </w:r>
            <w:r w:rsidRPr="00B30105">
              <w:rPr>
                <w:rFonts w:ascii="Calibri" w:hAnsi="Calibri" w:cs="Calibri"/>
              </w:rPr>
              <w:t>/6 (</w:t>
            </w:r>
            <w:r>
              <w:rPr>
                <w:rFonts w:ascii="Calibri" w:hAnsi="Calibri" w:cs="Calibri"/>
              </w:rPr>
              <w:t>66.6</w:t>
            </w:r>
            <w:r w:rsidRPr="00B30105">
              <w:rPr>
                <w:rFonts w:ascii="Calibri" w:hAnsi="Calibri" w:cs="Calibri"/>
              </w:rPr>
              <w:t>%)</w:t>
            </w:r>
          </w:p>
        </w:tc>
        <w:tc>
          <w:tcPr>
            <w:tcW w:w="1183" w:type="dxa"/>
            <w:vAlign w:val="center"/>
          </w:tcPr>
          <w:p w14:paraId="1A9FD52A" w14:textId="10924F83" w:rsidR="002230B0" w:rsidRDefault="00925502" w:rsidP="002230B0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QYXBhPC9BdXRob3I+PFllYXI+MjAxNzwvWWVhcj48UmVj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QYXBhPC9BdXRob3I+PFllYXI+MjAxNzwvWWVhcj48UmVj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5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76257C42" w14:textId="77777777" w:rsidTr="001E6FF7">
        <w:trPr>
          <w:trHeight w:val="282"/>
        </w:trPr>
        <w:tc>
          <w:tcPr>
            <w:tcW w:w="1187" w:type="dxa"/>
          </w:tcPr>
          <w:p w14:paraId="246C8FCE" w14:textId="3B870166" w:rsidR="008B2C65" w:rsidRPr="00B30105" w:rsidRDefault="008B2C65" w:rsidP="008B2C65">
            <w:pPr>
              <w:jc w:val="center"/>
              <w:rPr>
                <w:rFonts w:ascii="Calibri" w:hAnsi="Calibri" w:cs="Calibri"/>
                <w:color w:val="000000"/>
              </w:rPr>
            </w:pPr>
            <w:r w:rsidRPr="005E6B0F">
              <w:t>c.500C&gt;T</w:t>
            </w:r>
          </w:p>
        </w:tc>
        <w:tc>
          <w:tcPr>
            <w:tcW w:w="1513" w:type="dxa"/>
          </w:tcPr>
          <w:p w14:paraId="73D58C21" w14:textId="7DF8FB86" w:rsidR="008B2C65" w:rsidRPr="00B30105" w:rsidRDefault="002C44EC" w:rsidP="008B2C65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(Pro167Leu)</w:t>
            </w:r>
          </w:p>
        </w:tc>
        <w:tc>
          <w:tcPr>
            <w:tcW w:w="1787" w:type="dxa"/>
            <w:vAlign w:val="bottom"/>
          </w:tcPr>
          <w:p w14:paraId="626DB3F7" w14:textId="33829AEB" w:rsidR="008B2C65" w:rsidRPr="00B30105" w:rsidRDefault="008B2C65" w:rsidP="008B2C65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hr12:</w:t>
            </w:r>
            <w:r w:rsidRPr="008B2C65">
              <w:rPr>
                <w:rFonts w:ascii="Calibri" w:hAnsi="Calibri" w:cs="Calibri"/>
                <w:color w:val="000000"/>
              </w:rPr>
              <w:t>109581523</w:t>
            </w:r>
          </w:p>
        </w:tc>
        <w:tc>
          <w:tcPr>
            <w:tcW w:w="1494" w:type="dxa"/>
            <w:vAlign w:val="bottom"/>
          </w:tcPr>
          <w:p w14:paraId="259DECD0" w14:textId="508026CC" w:rsidR="008B2C65" w:rsidRPr="00B30105" w:rsidRDefault="008B2C65" w:rsidP="008B2C65">
            <w:pPr>
              <w:jc w:val="center"/>
              <w:rPr>
                <w:rFonts w:ascii="Calibri" w:hAnsi="Calibri" w:cs="Calibri"/>
                <w:color w:val="000000"/>
              </w:rPr>
            </w:pPr>
            <w:r w:rsidRPr="008B2C65">
              <w:rPr>
                <w:rFonts w:ascii="Calibri" w:hAnsi="Calibri" w:cs="Calibri"/>
                <w:color w:val="000000"/>
              </w:rPr>
              <w:t>rs104895300</w:t>
            </w:r>
          </w:p>
        </w:tc>
        <w:tc>
          <w:tcPr>
            <w:tcW w:w="840" w:type="dxa"/>
            <w:shd w:val="clear" w:color="auto" w:fill="FF453A"/>
            <w:vAlign w:val="center"/>
          </w:tcPr>
          <w:p w14:paraId="3692B87C" w14:textId="573A996C" w:rsidR="008B2C65" w:rsidRPr="002B5C0C" w:rsidRDefault="008B2C65" w:rsidP="008B2C6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Lucida Grande" w:hAnsi="Lucida Grande" w:cs="Lucida Grande"/>
                <w:color w:val="000000" w:themeColor="text1"/>
                <w:sz w:val="17"/>
                <w:szCs w:val="17"/>
              </w:rPr>
              <w:t>0.732</w:t>
            </w:r>
          </w:p>
        </w:tc>
        <w:tc>
          <w:tcPr>
            <w:tcW w:w="1214" w:type="dxa"/>
            <w:shd w:val="clear" w:color="auto" w:fill="FF453A"/>
            <w:vAlign w:val="center"/>
          </w:tcPr>
          <w:p w14:paraId="35BC4D7B" w14:textId="7E1C98FA" w:rsidR="008B2C65" w:rsidRPr="002B5C0C" w:rsidRDefault="008B2C65" w:rsidP="008B2C6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Lucida Grande" w:hAnsi="Lucida Grande" w:cs="Lucida Grande"/>
                <w:color w:val="000000" w:themeColor="text1"/>
                <w:sz w:val="17"/>
                <w:szCs w:val="17"/>
              </w:rPr>
              <w:t>0.8355</w:t>
            </w:r>
          </w:p>
        </w:tc>
        <w:tc>
          <w:tcPr>
            <w:tcW w:w="985" w:type="dxa"/>
            <w:shd w:val="clear" w:color="auto" w:fill="FF453A"/>
            <w:vAlign w:val="center"/>
          </w:tcPr>
          <w:p w14:paraId="13F538C2" w14:textId="2A25995F" w:rsidR="008B2C65" w:rsidRPr="002B5C0C" w:rsidRDefault="008B2C65" w:rsidP="008B2C6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Lucida Grande" w:hAnsi="Lucida Grande" w:cs="Lucida Grande"/>
                <w:color w:val="000000" w:themeColor="text1"/>
                <w:sz w:val="17"/>
                <w:szCs w:val="17"/>
              </w:rPr>
              <w:t>0.899</w:t>
            </w:r>
          </w:p>
        </w:tc>
        <w:tc>
          <w:tcPr>
            <w:tcW w:w="1052" w:type="dxa"/>
            <w:shd w:val="clear" w:color="auto" w:fill="FF453A"/>
            <w:vAlign w:val="center"/>
          </w:tcPr>
          <w:p w14:paraId="418F327C" w14:textId="7F79905F" w:rsidR="008B2C65" w:rsidRPr="002B5C0C" w:rsidRDefault="008B2C65" w:rsidP="008B2C6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Lucida Grande" w:hAnsi="Lucida Grande" w:cs="Lucida Grande"/>
                <w:color w:val="000000" w:themeColor="text1"/>
                <w:sz w:val="17"/>
                <w:szCs w:val="17"/>
              </w:rPr>
              <w:t>0.272149</w:t>
            </w:r>
          </w:p>
        </w:tc>
        <w:tc>
          <w:tcPr>
            <w:tcW w:w="841" w:type="dxa"/>
            <w:shd w:val="clear" w:color="auto" w:fill="FF453A"/>
            <w:vAlign w:val="center"/>
          </w:tcPr>
          <w:p w14:paraId="2D9087E1" w14:textId="75A49BEC" w:rsidR="008B2C65" w:rsidRPr="002B5C0C" w:rsidRDefault="008B2C65" w:rsidP="008B2C6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Lucida Grande" w:hAnsi="Lucida Grande" w:cs="Lucida Grande"/>
                <w:color w:val="000000" w:themeColor="text1"/>
                <w:sz w:val="17"/>
                <w:szCs w:val="17"/>
              </w:rPr>
              <w:t>0.726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1CB98B7F" w14:textId="53563246" w:rsidR="008B2C65" w:rsidRPr="002B5C0C" w:rsidRDefault="008B2C65" w:rsidP="008B2C65">
            <w:pPr>
              <w:spacing w:after="0" w:line="240" w:lineRule="auto"/>
              <w:rPr>
                <w:color w:val="000000" w:themeColor="text1"/>
                <w:sz w:val="24"/>
                <w:szCs w:val="24"/>
              </w:rPr>
            </w:pPr>
            <w:r w:rsidRPr="002B5C0C">
              <w:rPr>
                <w:rFonts w:ascii="Lucida Grande" w:hAnsi="Lucida Grande" w:cs="Lucida Grande"/>
                <w:color w:val="000000" w:themeColor="text1"/>
                <w:sz w:val="17"/>
                <w:szCs w:val="17"/>
              </w:rPr>
              <w:t>23</w:t>
            </w:r>
          </w:p>
        </w:tc>
        <w:tc>
          <w:tcPr>
            <w:tcW w:w="1513" w:type="dxa"/>
          </w:tcPr>
          <w:p w14:paraId="152948ED" w14:textId="677542FC" w:rsidR="008B2C65" w:rsidRPr="00B30105" w:rsidRDefault="008B2C65" w:rsidP="008B2C6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6BDF7201" w14:textId="7291F64B" w:rsidR="008B2C65" w:rsidRDefault="008B2C65" w:rsidP="008B2C6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DdWlzc2V0PC9BdXRob3I+PFllYXI+MjAwMTwvWWVhcj48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 </w:instrText>
            </w:r>
            <w:r w:rsidR="00292160">
              <w:rPr>
                <w:rFonts w:ascii="Calibri" w:hAnsi="Calibri" w:cs="Calibri"/>
              </w:rPr>
              <w:fldChar w:fldCharType="begin">
                <w:fldData xml:space="preserve">PEVuZE5vdGU+PENpdGU+PEF1dGhvcj5DdWlzc2V0PC9BdXRob3I+PFllYXI+MjAwMTwvWWVhcj48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.DATA </w:instrText>
            </w:r>
            <w:r w:rsidR="00292160">
              <w:rPr>
                <w:rFonts w:ascii="Calibri" w:hAnsi="Calibri" w:cs="Calibri"/>
              </w:rPr>
            </w:r>
            <w:r w:rsidR="00292160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17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31BE679E" w14:textId="77777777" w:rsidTr="001E6FF7">
        <w:trPr>
          <w:trHeight w:val="282"/>
        </w:trPr>
        <w:tc>
          <w:tcPr>
            <w:tcW w:w="1187" w:type="dxa"/>
            <w:vAlign w:val="bottom"/>
          </w:tcPr>
          <w:p w14:paraId="3B84E9B8" w14:textId="4ECA2DC8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511G&gt;A</w:t>
            </w:r>
          </w:p>
        </w:tc>
        <w:tc>
          <w:tcPr>
            <w:tcW w:w="1513" w:type="dxa"/>
            <w:vAlign w:val="bottom"/>
          </w:tcPr>
          <w:p w14:paraId="750702EB" w14:textId="2ABE9446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925502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Gly171Arg</w:t>
            </w:r>
            <w:r w:rsidR="00925502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</w:tcPr>
          <w:p w14:paraId="2907F1BA" w14:textId="27ABB45F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t>chr12:</w:t>
            </w:r>
            <w:r w:rsidRPr="00D509C7">
              <w:t>109581534</w:t>
            </w:r>
          </w:p>
        </w:tc>
        <w:tc>
          <w:tcPr>
            <w:tcW w:w="1494" w:type="dxa"/>
          </w:tcPr>
          <w:p w14:paraId="30D125E4" w14:textId="3D59D44A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t>rs</w:t>
            </w:r>
            <w:r w:rsidRPr="00D509C7">
              <w:t>109581534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62A773F1" w14:textId="36557FDC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33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4D17D5C4" w14:textId="0916EF72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1834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2670ABA7" w14:textId="4FEC97B1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597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4B75EB47" w14:textId="428452BE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05408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05CFD2D2" w14:textId="69671D03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13</w:t>
            </w:r>
          </w:p>
        </w:tc>
        <w:tc>
          <w:tcPr>
            <w:tcW w:w="824" w:type="dxa"/>
            <w:shd w:val="clear" w:color="auto" w:fill="auto"/>
            <w:vAlign w:val="bottom"/>
          </w:tcPr>
          <w:p w14:paraId="10D77578" w14:textId="33D0DBB3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7,31</w:t>
            </w:r>
          </w:p>
        </w:tc>
        <w:tc>
          <w:tcPr>
            <w:tcW w:w="1513" w:type="dxa"/>
          </w:tcPr>
          <w:p w14:paraId="34C23265" w14:textId="67CDBA38" w:rsidR="002230B0" w:rsidRPr="00B30105" w:rsidRDefault="001E6FF7" w:rsidP="002230B0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5/6 (83.3%)</w:t>
            </w:r>
          </w:p>
        </w:tc>
        <w:tc>
          <w:tcPr>
            <w:tcW w:w="1183" w:type="dxa"/>
            <w:vAlign w:val="center"/>
          </w:tcPr>
          <w:p w14:paraId="19141034" w14:textId="0D7727AA" w:rsidR="002230B0" w:rsidRDefault="00925502" w:rsidP="002230B0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EJmFwb3M7T3N1YWxkbzwvQXV0aG9yPjxZZWFyPjIwMDU8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EJmFwb3M7T3N1YWxkbzwvQXV0aG9yPjxZZWFyPjIwMDU8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7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29578044" w14:textId="77777777" w:rsidTr="001E6FF7">
        <w:trPr>
          <w:trHeight w:val="282"/>
        </w:trPr>
        <w:tc>
          <w:tcPr>
            <w:tcW w:w="1187" w:type="dxa"/>
            <w:vAlign w:val="bottom"/>
          </w:tcPr>
          <w:p w14:paraId="1EC439B8" w14:textId="7278EC63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604G&gt;A</w:t>
            </w:r>
          </w:p>
        </w:tc>
        <w:tc>
          <w:tcPr>
            <w:tcW w:w="1513" w:type="dxa"/>
            <w:vAlign w:val="bottom"/>
          </w:tcPr>
          <w:p w14:paraId="68E70CED" w14:textId="55C5DF9C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Gly202Arg)</w:t>
            </w:r>
          </w:p>
        </w:tc>
        <w:tc>
          <w:tcPr>
            <w:tcW w:w="1787" w:type="dxa"/>
            <w:vAlign w:val="bottom"/>
          </w:tcPr>
          <w:p w14:paraId="02E7D793" w14:textId="736CCDAA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86098</w:t>
            </w:r>
          </w:p>
        </w:tc>
        <w:tc>
          <w:tcPr>
            <w:tcW w:w="1494" w:type="dxa"/>
            <w:vAlign w:val="bottom"/>
          </w:tcPr>
          <w:p w14:paraId="1345DAC0" w14:textId="77F6B685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04895301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79E5C201" w14:textId="273390DA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96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7E50916D" w14:textId="0048C4EE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0884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73E8068B" w14:textId="02B787C0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711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274FFDC1" w14:textId="55DF8773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64412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42C6A74F" w14:textId="7B5C1F8D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45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5A0D6581" w14:textId="3AC70156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31</w:t>
            </w:r>
          </w:p>
        </w:tc>
        <w:tc>
          <w:tcPr>
            <w:tcW w:w="1513" w:type="dxa"/>
          </w:tcPr>
          <w:p w14:paraId="4EFBDD9B" w14:textId="3A61855C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2F7151AF" w14:textId="17872534" w:rsidR="00B30105" w:rsidRPr="00B30105" w:rsidRDefault="0058305C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KZXN1czwvQXV0aG9yPjxZZWFyPjIwMTI8L1llYXI+PFJl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 </w:instrText>
            </w:r>
            <w:r w:rsidR="00292160">
              <w:rPr>
                <w:rFonts w:ascii="Calibri" w:hAnsi="Calibri" w:cs="Calibri"/>
              </w:rPr>
              <w:fldChar w:fldCharType="begin">
                <w:fldData xml:space="preserve">PEVuZE5vdGU+PENpdGU+PEF1dGhvcj5KZXN1czwvQXV0aG9yPjxZZWFyPjIwMTI8L1llYXI+PFJl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.DATA </w:instrText>
            </w:r>
            <w:r w:rsidR="00292160">
              <w:rPr>
                <w:rFonts w:ascii="Calibri" w:hAnsi="Calibri" w:cs="Calibri"/>
              </w:rPr>
            </w:r>
            <w:r w:rsidR="00292160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18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684D8CBF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1CE07471" w14:textId="24118428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608T&gt;C</w:t>
            </w:r>
          </w:p>
        </w:tc>
        <w:tc>
          <w:tcPr>
            <w:tcW w:w="1513" w:type="dxa"/>
            <w:vAlign w:val="bottom"/>
          </w:tcPr>
          <w:p w14:paraId="69DFCE51" w14:textId="218A6809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Val203Ala)</w:t>
            </w:r>
          </w:p>
        </w:tc>
        <w:tc>
          <w:tcPr>
            <w:tcW w:w="1787" w:type="dxa"/>
            <w:vAlign w:val="bottom"/>
          </w:tcPr>
          <w:p w14:paraId="49FAED44" w14:textId="301AE506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86102</w:t>
            </w:r>
          </w:p>
        </w:tc>
        <w:tc>
          <w:tcPr>
            <w:tcW w:w="1494" w:type="dxa"/>
            <w:vAlign w:val="bottom"/>
          </w:tcPr>
          <w:p w14:paraId="3A6D1C80" w14:textId="4EC50600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04895332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06EB2954" w14:textId="18336DDE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8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069D324B" w14:textId="080AAB0E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998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579F1241" w14:textId="1C50DD8D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268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0C8C2B7F" w14:textId="65503D2B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468589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786D5F7B" w14:textId="52477762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74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16F4E24E" w14:textId="7F8B19EE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7,3</w:t>
            </w:r>
          </w:p>
        </w:tc>
        <w:tc>
          <w:tcPr>
            <w:tcW w:w="1513" w:type="dxa"/>
          </w:tcPr>
          <w:p w14:paraId="4B9A7E1C" w14:textId="4A45F203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00E4E5B9" w14:textId="0443C1A0" w:rsidR="00B30105" w:rsidRPr="00B30105" w:rsidRDefault="0058305C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TdG9qYW5vdjwvQXV0aG9yPjxZZWFyPjIwMDQ8L1llYXI+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=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 </w:instrText>
            </w:r>
            <w:r w:rsidR="00292160">
              <w:rPr>
                <w:rFonts w:ascii="Calibri" w:hAnsi="Calibri" w:cs="Calibri"/>
              </w:rPr>
              <w:fldChar w:fldCharType="begin">
                <w:fldData xml:space="preserve">PEVuZE5vdGU+PENpdGU+PEF1dGhvcj5TdG9qYW5vdjwvQXV0aG9yPjxZZWFyPjIwMDQ8L1llYXI+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=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.DATA </w:instrText>
            </w:r>
            <w:r w:rsidR="00292160">
              <w:rPr>
                <w:rFonts w:ascii="Calibri" w:hAnsi="Calibri" w:cs="Calibri"/>
              </w:rPr>
            </w:r>
            <w:r w:rsidR="00292160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19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0CF8BF7B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021D717B" w14:textId="4F07C57A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612C&gt;A</w:t>
            </w:r>
          </w:p>
        </w:tc>
        <w:tc>
          <w:tcPr>
            <w:tcW w:w="1513" w:type="dxa"/>
            <w:vAlign w:val="bottom"/>
          </w:tcPr>
          <w:p w14:paraId="3E971E73" w14:textId="59976F01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Asp204Glu)</w:t>
            </w:r>
          </w:p>
        </w:tc>
        <w:tc>
          <w:tcPr>
            <w:tcW w:w="1787" w:type="dxa"/>
            <w:vAlign w:val="bottom"/>
          </w:tcPr>
          <w:p w14:paraId="46780669" w14:textId="12D0F12C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86106</w:t>
            </w:r>
          </w:p>
        </w:tc>
        <w:tc>
          <w:tcPr>
            <w:tcW w:w="1494" w:type="dxa"/>
            <w:vAlign w:val="bottom"/>
          </w:tcPr>
          <w:p w14:paraId="059AB274" w14:textId="57A5BE17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-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1ABCCA7C" w14:textId="1ABBBF7F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87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57B0AF51" w14:textId="2FAE3D42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828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3042A013" w14:textId="4A70E9D0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928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0703D717" w14:textId="68C6AC6C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94425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395F4D32" w14:textId="28D19F9A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05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182147B7" w14:textId="166EA990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4,6</w:t>
            </w:r>
          </w:p>
        </w:tc>
        <w:tc>
          <w:tcPr>
            <w:tcW w:w="1513" w:type="dxa"/>
          </w:tcPr>
          <w:p w14:paraId="4FC8F512" w14:textId="786243E3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6B6E9937" w14:textId="2276FB5E" w:rsidR="00B30105" w:rsidRPr="00B30105" w:rsidRDefault="0058305C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CZXJvZHk8L0F1dGhvcj48WWVhcj4yMDE1PC9ZZWFyPjxS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CZXJvZHk8L0F1dGhvcj48WWVhcj4yMDE1PC9ZZWFyPjxS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1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54F07515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3DD685C2" w14:textId="782FB614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613A&gt;G</w:t>
            </w:r>
          </w:p>
        </w:tc>
        <w:tc>
          <w:tcPr>
            <w:tcW w:w="1513" w:type="dxa"/>
            <w:vAlign w:val="bottom"/>
          </w:tcPr>
          <w:p w14:paraId="69D64688" w14:textId="5DB73C76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Asn205Asp)</w:t>
            </w:r>
          </w:p>
        </w:tc>
        <w:tc>
          <w:tcPr>
            <w:tcW w:w="1787" w:type="dxa"/>
            <w:vAlign w:val="bottom"/>
          </w:tcPr>
          <w:p w14:paraId="5C5CAE30" w14:textId="74C0DE3A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86107</w:t>
            </w:r>
          </w:p>
        </w:tc>
        <w:tc>
          <w:tcPr>
            <w:tcW w:w="1494" w:type="dxa"/>
            <w:vAlign w:val="bottom"/>
          </w:tcPr>
          <w:p w14:paraId="6A935F05" w14:textId="1F1695D0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04895364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32B13F20" w14:textId="0CE48DCC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9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54CF6F36" w14:textId="37207D16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0979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34EA5A7C" w14:textId="746B94BF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646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1D9E2828" w14:textId="5E3668D5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50614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57774997" w14:textId="6860A08C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16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164F1580" w14:textId="2E6BB495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8,2</w:t>
            </w:r>
          </w:p>
        </w:tc>
        <w:tc>
          <w:tcPr>
            <w:tcW w:w="1513" w:type="dxa"/>
          </w:tcPr>
          <w:p w14:paraId="72F89BB3" w14:textId="6CD363C2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467A17D1" w14:textId="4250CF30" w:rsidR="00B30105" w:rsidRPr="00B30105" w:rsidRDefault="0058305C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DYWthbjwvQXV0aG9yPjxZZWFyPjIwMTc8L1llYXI+PFJl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 </w:instrText>
            </w:r>
            <w:r w:rsidR="00292160">
              <w:rPr>
                <w:rFonts w:ascii="Calibri" w:hAnsi="Calibri" w:cs="Calibri"/>
              </w:rPr>
              <w:fldChar w:fldCharType="begin">
                <w:fldData xml:space="preserve">PEVuZE5vdGU+PENpdGU+PEF1dGhvcj5DYWthbjwvQXV0aG9yPjxZZWFyPjIwMTc8L1llYXI+PFJl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.DATA </w:instrText>
            </w:r>
            <w:r w:rsidR="00292160">
              <w:rPr>
                <w:rFonts w:ascii="Calibri" w:hAnsi="Calibri" w:cs="Calibri"/>
              </w:rPr>
            </w:r>
            <w:r w:rsidR="00292160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1, 20, 21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02C88806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17480A94" w14:textId="52D5F224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632G&gt;A</w:t>
            </w:r>
          </w:p>
        </w:tc>
        <w:tc>
          <w:tcPr>
            <w:tcW w:w="1513" w:type="dxa"/>
            <w:vAlign w:val="bottom"/>
          </w:tcPr>
          <w:p w14:paraId="41CA9B38" w14:textId="28A0A0A0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925502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Gly211Glu</w:t>
            </w:r>
            <w:r w:rsidR="00925502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</w:tcPr>
          <w:p w14:paraId="14B189D0" w14:textId="5829211F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F1514C">
              <w:t>109586754</w:t>
            </w:r>
          </w:p>
        </w:tc>
        <w:tc>
          <w:tcPr>
            <w:tcW w:w="1494" w:type="dxa"/>
          </w:tcPr>
          <w:p w14:paraId="7A00BB90" w14:textId="6E8ABD1D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t>rs</w:t>
            </w:r>
            <w:r w:rsidRPr="00F1514C">
              <w:t>109586754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09287CB3" w14:textId="353F5A41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51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71449C64" w14:textId="5A7634B2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0801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70309F76" w14:textId="03D07CA4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724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14626AE1" w14:textId="704A493C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49785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1EAAFAB4" w14:textId="6CE882B2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47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20609160" w14:textId="2EEAE944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34</w:t>
            </w:r>
          </w:p>
        </w:tc>
        <w:tc>
          <w:tcPr>
            <w:tcW w:w="1513" w:type="dxa"/>
          </w:tcPr>
          <w:p w14:paraId="33B5DC61" w14:textId="62FD75D3" w:rsidR="002230B0" w:rsidRPr="00B30105" w:rsidRDefault="001E6FF7" w:rsidP="002230B0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62D43A2C" w14:textId="62CD5382" w:rsidR="002230B0" w:rsidRDefault="00925502" w:rsidP="002230B0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EJmFwb3M7T3N1YWxkbzwvQXV0aG9yPjxZZWFyPjIwMDU8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EJmFwb3M7T3N1YWxkbzwvQXV0aG9yPjxZZWFyPjIwMDU8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7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2BEB21B8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61656D51" w14:textId="59691885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632G&gt;C</w:t>
            </w:r>
          </w:p>
        </w:tc>
        <w:tc>
          <w:tcPr>
            <w:tcW w:w="1513" w:type="dxa"/>
            <w:vAlign w:val="bottom"/>
          </w:tcPr>
          <w:p w14:paraId="0B1F9B5D" w14:textId="4E4F9295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Gly211Ala)</w:t>
            </w:r>
          </w:p>
        </w:tc>
        <w:tc>
          <w:tcPr>
            <w:tcW w:w="1787" w:type="dxa"/>
            <w:vAlign w:val="bottom"/>
          </w:tcPr>
          <w:p w14:paraId="5697F794" w14:textId="261A4E95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86754</w:t>
            </w:r>
          </w:p>
        </w:tc>
        <w:tc>
          <w:tcPr>
            <w:tcW w:w="1494" w:type="dxa"/>
            <w:vAlign w:val="bottom"/>
          </w:tcPr>
          <w:p w14:paraId="1F01DCD5" w14:textId="407E20B5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04895325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258198B8" w14:textId="5DFC0DA6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55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77CC8D4D" w14:textId="29A47DA3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0821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7D55C798" w14:textId="26749202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685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5ED6FF8A" w14:textId="61122E9E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19787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79162B91" w14:textId="11933FB7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19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62926318" w14:textId="74FB859A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34</w:t>
            </w:r>
          </w:p>
        </w:tc>
        <w:tc>
          <w:tcPr>
            <w:tcW w:w="1513" w:type="dxa"/>
          </w:tcPr>
          <w:p w14:paraId="24F06EA8" w14:textId="04A6F2E8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36D1DBD4" w14:textId="6A2B664C" w:rsidR="00B30105" w:rsidRPr="00B30105" w:rsidRDefault="0058305C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Bcmt3cmlnaHQ8L0F1dGhvcj48WWVhcj4yMDAyPC9ZZWFy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=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 </w:instrText>
            </w:r>
            <w:r w:rsidR="00292160">
              <w:rPr>
                <w:rFonts w:ascii="Calibri" w:hAnsi="Calibri" w:cs="Calibri"/>
              </w:rPr>
              <w:fldChar w:fldCharType="begin">
                <w:fldData xml:space="preserve">PEVuZE5vdGU+PENpdGU+PEF1dGhvcj5Bcmt3cmlnaHQ8L0F1dGhvcj48WWVhcj4yMDAyPC9ZZWFy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=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.DATA </w:instrText>
            </w:r>
            <w:r w:rsidR="00292160">
              <w:rPr>
                <w:rFonts w:ascii="Calibri" w:hAnsi="Calibri" w:cs="Calibri"/>
              </w:rPr>
            </w:r>
            <w:r w:rsidR="00292160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22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5390F8B2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10B8C776" w14:textId="28889650" w:rsidR="002B5C0C" w:rsidRPr="00B30105" w:rsidRDefault="002B5C0C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c.634G&gt;A</w:t>
            </w:r>
          </w:p>
        </w:tc>
        <w:tc>
          <w:tcPr>
            <w:tcW w:w="1513" w:type="dxa"/>
            <w:vAlign w:val="bottom"/>
          </w:tcPr>
          <w:p w14:paraId="1BC8B703" w14:textId="4CDA82F4" w:rsidR="002B5C0C" w:rsidRPr="00B30105" w:rsidRDefault="002B5C0C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925502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Gly212Arg</w:t>
            </w:r>
            <w:r w:rsidR="00925502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  <w:vAlign w:val="bottom"/>
          </w:tcPr>
          <w:p w14:paraId="7E21A9F4" w14:textId="72753AE9" w:rsidR="002B5C0C" w:rsidRPr="00B30105" w:rsidRDefault="002230B0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2230B0">
              <w:rPr>
                <w:rFonts w:ascii="Calibri" w:hAnsi="Calibri" w:cs="Calibri"/>
                <w:color w:val="000000"/>
              </w:rPr>
              <w:t>109586756</w:t>
            </w:r>
          </w:p>
        </w:tc>
        <w:tc>
          <w:tcPr>
            <w:tcW w:w="1494" w:type="dxa"/>
            <w:vAlign w:val="bottom"/>
          </w:tcPr>
          <w:p w14:paraId="6C81FADC" w14:textId="1661EE77" w:rsidR="002B5C0C" w:rsidRPr="00B30105" w:rsidRDefault="002230B0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5181C8A0" w14:textId="585E22A0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88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7AFA81F4" w14:textId="2E633156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0723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77587A0E" w14:textId="2E688896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576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184F5437" w14:textId="7B4C9BE2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1559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365E6F76" w14:textId="4505328D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55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5FE6E585" w14:textId="73711207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9,7</w:t>
            </w:r>
          </w:p>
        </w:tc>
        <w:tc>
          <w:tcPr>
            <w:tcW w:w="1513" w:type="dxa"/>
          </w:tcPr>
          <w:p w14:paraId="38000F7C" w14:textId="5799D24F" w:rsidR="002B5C0C" w:rsidRPr="00B30105" w:rsidRDefault="001E6FF7" w:rsidP="002B5C0C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755EDEA9" w14:textId="10502E8A" w:rsidR="002B5C0C" w:rsidRDefault="00925502" w:rsidP="002B5C0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CYWRlci1NZXVuaWVyPC9BdXRob3I+PFllYXI+MjAxMTwv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CYWRlci1NZXVuaWVyPC9BdXRob3I+PFllYXI+MjAxMTwv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11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4A98EC79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7679512E" w14:textId="2FDE9EE1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644G&gt;A</w:t>
            </w:r>
          </w:p>
        </w:tc>
        <w:tc>
          <w:tcPr>
            <w:tcW w:w="1513" w:type="dxa"/>
            <w:vAlign w:val="bottom"/>
          </w:tcPr>
          <w:p w14:paraId="272C3A8A" w14:textId="5804E199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Arg215Gln)</w:t>
            </w:r>
          </w:p>
        </w:tc>
        <w:tc>
          <w:tcPr>
            <w:tcW w:w="1787" w:type="dxa"/>
            <w:vAlign w:val="bottom"/>
          </w:tcPr>
          <w:p w14:paraId="66CE781A" w14:textId="5A45792D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86766</w:t>
            </w:r>
          </w:p>
        </w:tc>
        <w:tc>
          <w:tcPr>
            <w:tcW w:w="1494" w:type="dxa"/>
            <w:vAlign w:val="bottom"/>
          </w:tcPr>
          <w:p w14:paraId="19E27196" w14:textId="41B998EB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04895303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1F2C4FCD" w14:textId="58FFFA90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94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01FE29D1" w14:textId="6F3C5128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705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0E96EF33" w14:textId="78026C7B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785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4F633AD1" w14:textId="10089BC1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154789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2CD432C0" w14:textId="354BF256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23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63ABCCE2" w14:textId="70415E1A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4,3</w:t>
            </w:r>
          </w:p>
        </w:tc>
        <w:tc>
          <w:tcPr>
            <w:tcW w:w="1513" w:type="dxa"/>
          </w:tcPr>
          <w:p w14:paraId="50DFF1D6" w14:textId="13C15147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3A4D829F" w14:textId="2FDF6C34" w:rsidR="00B30105" w:rsidRPr="00B30105" w:rsidRDefault="0058305C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/>
            </w:r>
            <w:r w:rsidR="001E6FF7">
              <w:rPr>
                <w:rFonts w:ascii="Calibri" w:hAnsi="Calibri" w:cs="Calibri"/>
              </w:rPr>
              <w:instrText xml:space="preserve"> ADDIN EN.CITE &lt;EndNote&gt;&lt;Cite&gt;&lt;Author&gt;Drenth&lt;/Author&gt;&lt;Year&gt;1994&lt;/Year&gt;&lt;RecNum&gt;7&lt;/RecNum&gt;&lt;DisplayText&gt;[3]&lt;/DisplayText&gt;&lt;record&gt;&lt;rec-number&gt;7&lt;/rec-number&gt;&lt;foreign-keys&gt;&lt;key app="EN" db-id="0xdwr0xfiw22dpewaex5addysea9z0fvxper" timestamp="1618829026"&gt;7&lt;/key&gt;&lt;/foreign-keys&gt;&lt;ref-type name="Journal Article"&gt;17&lt;/ref-type&gt;&lt;contributors&gt;&lt;authors&gt;&lt;author&gt;Drenth, J. P.&lt;/author&gt;&lt;author&gt;Haagsma, C. J.&lt;/author&gt;&lt;author&gt;van der Meer, J. W.&lt;/author&gt;&lt;/authors&gt;&lt;/contributors&gt;&lt;auth-address&gt;Department of Medicine, University Hospital St Radboud, Nijmegen, The Netherlands.&lt;/auth-address&gt;&lt;titles&gt;&lt;title&gt;Hyperimmunoglobulinemia D and periodic fever syndrome. The clinical spectrum in a series of 50 patients. International Hyper-IgD Study Group&lt;/title&gt;&lt;secondary-title&gt;Medicine (Baltimore)&lt;/secondary-title&gt;&lt;/titles&gt;&lt;periodical&gt;&lt;full-title&gt;Medicine (Baltimore)&lt;/full-title&gt;&lt;/periodical&gt;&lt;pages&gt;133-44&lt;/pages&gt;&lt;volume&gt;73&lt;/volume&gt;&lt;number&gt;3&lt;/number&gt;&lt;edition&gt;1994/05/01&lt;/edition&gt;&lt;keywords&gt;&lt;keyword&gt;Adolescent&lt;/keyword&gt;&lt;keyword&gt;Adult&lt;/keyword&gt;&lt;keyword&gt;Age of Onset&lt;/keyword&gt;&lt;keyword&gt;Aged&lt;/keyword&gt;&lt;keyword&gt;Child&lt;/keyword&gt;&lt;keyword&gt;Child, Preschool&lt;/keyword&gt;&lt;keyword&gt;Familial Mediterranean Fever/*diagnosis/immunology&lt;/keyword&gt;&lt;keyword&gt;Female&lt;/keyword&gt;&lt;keyword&gt;Fever/*diagnosis/immunology&lt;/keyword&gt;&lt;keyword&gt;Humans&lt;/keyword&gt;&lt;keyword&gt;Hypergammaglobulinemia/*diagnosis/immunology&lt;/keyword&gt;&lt;keyword&gt;Immunoglobulin D/*analysis/immunology&lt;/keyword&gt;&lt;keyword&gt;Male&lt;/keyword&gt;&lt;keyword&gt;Middle Aged&lt;/keyword&gt;&lt;keyword&gt;Prognosis&lt;/keyword&gt;&lt;keyword&gt;Splenomegaly/diagnosis/immunology&lt;/keyword&gt;&lt;keyword&gt;Syndrome&lt;/keyword&gt;&lt;/keywords&gt;&lt;dates&gt;&lt;year&gt;1994&lt;/year&gt;&lt;pub-dates&gt;&lt;date&gt;May&lt;/date&gt;&lt;/pub-dates&gt;&lt;/dates&gt;&lt;isbn&gt;0025-7974 (Print)&amp;#xD;0025-7974 (Linking)&lt;/isbn&gt;&lt;accession-num&gt;8190036&lt;/accession-num&gt;&lt;urls&gt;&lt;related-urls&gt;&lt;url&gt;https://www.ncbi.nlm.nih.gov/pubmed/8190036&lt;/url&gt;&lt;/related-urls&gt;&lt;/urls&gt;&lt;/record&gt;&lt;/Cite&gt;&lt;/EndNote&gt;</w:instrText>
            </w:r>
            <w:r>
              <w:rPr>
                <w:rFonts w:ascii="Calibri" w:hAnsi="Calibri" w:cs="Calibri"/>
              </w:rPr>
              <w:fldChar w:fldCharType="separate"/>
            </w:r>
            <w:r w:rsidR="001E6FF7">
              <w:rPr>
                <w:rFonts w:ascii="Calibri" w:hAnsi="Calibri" w:cs="Calibri"/>
                <w:noProof/>
              </w:rPr>
              <w:t>[3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0B0085C5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2B54C1AE" w14:textId="04BD9792" w:rsidR="002B5C0C" w:rsidRPr="00B30105" w:rsidRDefault="002B5C0C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689T&gt;C</w:t>
            </w:r>
          </w:p>
        </w:tc>
        <w:tc>
          <w:tcPr>
            <w:tcW w:w="1513" w:type="dxa"/>
            <w:vAlign w:val="bottom"/>
          </w:tcPr>
          <w:p w14:paraId="6D96F7C4" w14:textId="2A4E0DC4" w:rsidR="002B5C0C" w:rsidRPr="00B30105" w:rsidRDefault="002B5C0C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925502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Leu230Pro</w:t>
            </w:r>
            <w:r w:rsidR="00925502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  <w:vAlign w:val="bottom"/>
          </w:tcPr>
          <w:p w14:paraId="53AC05F3" w14:textId="4486327F" w:rsidR="002B5C0C" w:rsidRPr="00B30105" w:rsidRDefault="00925502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925502">
              <w:rPr>
                <w:rFonts w:ascii="Calibri" w:hAnsi="Calibri" w:cs="Calibri"/>
                <w:color w:val="000000"/>
              </w:rPr>
              <w:t>109590782</w:t>
            </w:r>
          </w:p>
        </w:tc>
        <w:tc>
          <w:tcPr>
            <w:tcW w:w="1494" w:type="dxa"/>
            <w:vAlign w:val="bottom"/>
          </w:tcPr>
          <w:p w14:paraId="096D1CEA" w14:textId="6B4C126B" w:rsidR="002B5C0C" w:rsidRPr="00B30105" w:rsidRDefault="00925502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39FAE41F" w14:textId="6A17D123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65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690E4C0E" w14:textId="2EBF1271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0277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6488AA46" w14:textId="73335403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187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69F91C90" w14:textId="132AE490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26457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14C9B80D" w14:textId="6F8F2A52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34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19A6883E" w14:textId="62578CF7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32</w:t>
            </w:r>
          </w:p>
        </w:tc>
        <w:tc>
          <w:tcPr>
            <w:tcW w:w="1513" w:type="dxa"/>
          </w:tcPr>
          <w:p w14:paraId="24C56ADF" w14:textId="43260627" w:rsidR="002B5C0C" w:rsidRPr="00B30105" w:rsidRDefault="001E6FF7" w:rsidP="002B5C0C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44A1B744" w14:textId="74EFFF36" w:rsidR="002B5C0C" w:rsidRDefault="00925502" w:rsidP="002B5C0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/>
            </w:r>
            <w:r>
              <w:rPr>
                <w:rFonts w:ascii="Calibri" w:hAnsi="Calibri" w:cs="Calibri"/>
              </w:rPr>
              <w:instrText xml:space="preserve"> ADDIN EN.CITE &lt;EndNote&gt;&lt;Cite&gt;&lt;Author&gt;Boursier&lt;/Author&gt;&lt;Year&gt;2021&lt;/Year&gt;&lt;RecNum&gt;52&lt;/RecNum&gt;&lt;DisplayText&gt;[2]&lt;/DisplayText&gt;&lt;record&gt;&lt;rec-number&gt;52&lt;/rec-number&gt;&lt;foreign-keys&gt;&lt;key app="EN" db-id="0xdwr0xfiw22dpewaex5addysea9z0fvxper" timestamp="1621354717"&gt;52&lt;/key&gt;&lt;/foreign-keys&gt;&lt;ref-type name="Journal Article"&gt;17&lt;/ref-type&gt;&lt;contributors&gt;&lt;authors&gt;&lt;author&gt;Boursier, G.&lt;/author&gt;&lt;author&gt;Rittore, C.&lt;/author&gt;&lt;author&gt;Milhavet, F.&lt;/author&gt;&lt;author&gt;Cuisset, L.&lt;/author&gt;&lt;author&gt;Touitou, I.&lt;/author&gt;&lt;/authors&gt;&lt;/contributors&gt;&lt;auth-address&gt;Department of Medical Genetics, Rare Diseases and Personalized Medicine, Rare and Autoinflammatory Diseases Unit, CHU, 34295 Montpellier, France.&amp;#xD;IRMB, University of Montpellier, INSERM, 34295 Montpellier, France.&amp;#xD;Genetic and Molecular Biology Laboratory, Cochin Hospital, 75014 Paris, France.&lt;/auth-address&gt;&lt;titles&gt;&lt;title&gt;Mevalonate Kinase-Associated Diseases: Hunting for Phenotype-Genotype Correlation&lt;/title&gt;&lt;secondary-title&gt;J Clin Med&lt;/secondary-title&gt;&lt;/titles&gt;&lt;periodical&gt;&lt;full-title&gt;J Clin Med&lt;/full-title&gt;&lt;/periodical&gt;&lt;volume&gt;10&lt;/volume&gt;&lt;number&gt;8&lt;/number&gt;&lt;edition&gt;2021/05/01&lt;/edition&gt;&lt;keywords&gt;&lt;keyword&gt;autoinflammatory diseases&lt;/keyword&gt;&lt;keyword&gt;hyper-IgD syndrome&lt;/keyword&gt;&lt;keyword&gt;mevalonate kinase deficiency&lt;/keyword&gt;&lt;keyword&gt;mevalonic aciduria&lt;/keyword&gt;&lt;keyword&gt;phenotype-genotype correlation&lt;/keyword&gt;&lt;keyword&gt;porokeratosis&lt;/keyword&gt;&lt;/keywords&gt;&lt;dates&gt;&lt;year&gt;2021&lt;/year&gt;&lt;pub-dates&gt;&lt;date&gt;Apr 7&lt;/date&gt;&lt;/pub-dates&gt;&lt;/dates&gt;&lt;isbn&gt;2077-0383 (Print)&amp;#xD;2077-0383 (Linking)&lt;/isbn&gt;&lt;accession-num&gt;33917151&lt;/accession-num&gt;&lt;urls&gt;&lt;related-urls&gt;&lt;url&gt;https://www.ncbi.nlm.nih.gov/pubmed/33917151&lt;/url&gt;&lt;/related-urls&gt;&lt;/urls&gt;&lt;custom2&gt;PMC8067830&lt;/custom2&gt;&lt;electronic-resource-num&gt;10.3390/jcm10081552&lt;/electronic-resource-num&gt;&lt;/record&gt;&lt;/Cite&gt;&lt;/EndNote&gt;</w:instrText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2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737990D6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67B4A835" w14:textId="0A81DB2F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709A&gt;T</w:t>
            </w:r>
          </w:p>
        </w:tc>
        <w:tc>
          <w:tcPr>
            <w:tcW w:w="1513" w:type="dxa"/>
            <w:vAlign w:val="bottom"/>
          </w:tcPr>
          <w:p w14:paraId="18A5F9AF" w14:textId="1E665CDA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Thr237Ser)</w:t>
            </w:r>
          </w:p>
        </w:tc>
        <w:tc>
          <w:tcPr>
            <w:tcW w:w="1787" w:type="dxa"/>
            <w:vAlign w:val="bottom"/>
          </w:tcPr>
          <w:p w14:paraId="32686ECA" w14:textId="3646A564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90802</w:t>
            </w:r>
          </w:p>
        </w:tc>
        <w:tc>
          <w:tcPr>
            <w:tcW w:w="1494" w:type="dxa"/>
            <w:vAlign w:val="bottom"/>
          </w:tcPr>
          <w:p w14:paraId="6B6F0868" w14:textId="082C4F0F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04895366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1DA2737F" w14:textId="3D9CA210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37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7C359065" w14:textId="3D020AF7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671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2DF17AEA" w14:textId="126B86B1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962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24051F2D" w14:textId="421AE96D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459536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7389D5B7" w14:textId="1D79CC1F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83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09D8BB8E" w14:textId="16C400B6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5,6</w:t>
            </w:r>
          </w:p>
        </w:tc>
        <w:tc>
          <w:tcPr>
            <w:tcW w:w="1513" w:type="dxa"/>
          </w:tcPr>
          <w:p w14:paraId="5A9FE39E" w14:textId="7A57BD99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42EC049B" w14:textId="242B4A14" w:rsidR="00B30105" w:rsidRPr="00B30105" w:rsidRDefault="0058305C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KZXN1czwvQXV0aG9yPjxZZWFyPjIwMTI8L1llYXI+PFJl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 </w:instrText>
            </w:r>
            <w:r w:rsidR="00292160">
              <w:rPr>
                <w:rFonts w:ascii="Calibri" w:hAnsi="Calibri" w:cs="Calibri"/>
              </w:rPr>
              <w:fldChar w:fldCharType="begin">
                <w:fldData xml:space="preserve">PEVuZE5vdGU+PENpdGU+PEF1dGhvcj5KZXN1czwvQXV0aG9yPjxZZWFyPjIwMTI8L1llYXI+PFJl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.DATA </w:instrText>
            </w:r>
            <w:r w:rsidR="00292160">
              <w:rPr>
                <w:rFonts w:ascii="Calibri" w:hAnsi="Calibri" w:cs="Calibri"/>
              </w:rPr>
            </w:r>
            <w:r w:rsidR="00292160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18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925502" w:rsidRPr="00B30105" w14:paraId="11C67EE3" w14:textId="77777777" w:rsidTr="00A006AF">
        <w:trPr>
          <w:trHeight w:val="308"/>
        </w:trPr>
        <w:tc>
          <w:tcPr>
            <w:tcW w:w="1187" w:type="dxa"/>
            <w:vAlign w:val="bottom"/>
          </w:tcPr>
          <w:p w14:paraId="54BD8613" w14:textId="705BFBEA" w:rsidR="00925502" w:rsidRPr="00B30105" w:rsidRDefault="00925502" w:rsidP="00925502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737T&gt;C</w:t>
            </w:r>
          </w:p>
        </w:tc>
        <w:tc>
          <w:tcPr>
            <w:tcW w:w="1513" w:type="dxa"/>
            <w:vAlign w:val="bottom"/>
          </w:tcPr>
          <w:p w14:paraId="05CD7C65" w14:textId="0612E6B2" w:rsidR="00925502" w:rsidRPr="00B30105" w:rsidRDefault="00925502" w:rsidP="00925502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(Leu246Pro)</w:t>
            </w:r>
          </w:p>
        </w:tc>
        <w:tc>
          <w:tcPr>
            <w:tcW w:w="1787" w:type="dxa"/>
          </w:tcPr>
          <w:p w14:paraId="3729DAFA" w14:textId="4F6B2BC5" w:rsidR="00925502" w:rsidRPr="00B30105" w:rsidRDefault="00925502" w:rsidP="00925502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636B28">
              <w:t>109590830</w:t>
            </w:r>
          </w:p>
        </w:tc>
        <w:tc>
          <w:tcPr>
            <w:tcW w:w="1494" w:type="dxa"/>
          </w:tcPr>
          <w:p w14:paraId="5BC269B5" w14:textId="538CE14C" w:rsidR="00925502" w:rsidRPr="00B30105" w:rsidRDefault="00925502" w:rsidP="00925502">
            <w:pPr>
              <w:jc w:val="center"/>
              <w:rPr>
                <w:rFonts w:ascii="Calibri" w:hAnsi="Calibri" w:cs="Calibri"/>
              </w:rPr>
            </w:pPr>
            <w:r>
              <w:t>rs</w:t>
            </w:r>
            <w:r w:rsidRPr="00636B28">
              <w:t>109590830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4C5E2A22" w14:textId="1EAF6299" w:rsidR="00925502" w:rsidRPr="002B5C0C" w:rsidRDefault="00925502" w:rsidP="0092550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71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53832AF9" w14:textId="49665429" w:rsidR="00925502" w:rsidRPr="002B5C0C" w:rsidRDefault="00925502" w:rsidP="0092550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0378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6A147D61" w14:textId="75B774CB" w:rsidR="00925502" w:rsidRPr="002B5C0C" w:rsidRDefault="00925502" w:rsidP="0092550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192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2F1AD3CC" w14:textId="1A089007" w:rsidR="00925502" w:rsidRPr="002B5C0C" w:rsidRDefault="00925502" w:rsidP="0092550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00759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333BFF9E" w14:textId="558A0ED2" w:rsidR="00925502" w:rsidRPr="002B5C0C" w:rsidRDefault="00925502" w:rsidP="0092550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83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1FCA2751" w14:textId="2C67638F" w:rsidR="00925502" w:rsidRPr="002B5C0C" w:rsidRDefault="00925502" w:rsidP="0092550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5,3</w:t>
            </w:r>
          </w:p>
        </w:tc>
        <w:tc>
          <w:tcPr>
            <w:tcW w:w="1513" w:type="dxa"/>
            <w:vAlign w:val="center"/>
          </w:tcPr>
          <w:p w14:paraId="29531CE1" w14:textId="24C6DDC3" w:rsidR="00925502" w:rsidRPr="00B30105" w:rsidRDefault="00925502" w:rsidP="00925502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74879E08" w14:textId="04368E11" w:rsidR="00925502" w:rsidRDefault="00925502" w:rsidP="00925502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QYXBhPC9BdXRob3I+PFllYXI+MjAxNzwvWWVhcj48UmVj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QYXBhPC9BdXRob3I+PFllYXI+MjAxNzwvWWVhcj48UmVj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5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925502" w:rsidRPr="00B30105" w14:paraId="5B68B379" w14:textId="77777777" w:rsidTr="001A7689">
        <w:trPr>
          <w:trHeight w:val="308"/>
        </w:trPr>
        <w:tc>
          <w:tcPr>
            <w:tcW w:w="1187" w:type="dxa"/>
            <w:vAlign w:val="bottom"/>
          </w:tcPr>
          <w:p w14:paraId="036CBA50" w14:textId="15B4CF58" w:rsidR="00925502" w:rsidRPr="00B30105" w:rsidRDefault="00925502" w:rsidP="00925502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748G&gt;A</w:t>
            </w:r>
          </w:p>
        </w:tc>
        <w:tc>
          <w:tcPr>
            <w:tcW w:w="1513" w:type="dxa"/>
            <w:vAlign w:val="bottom"/>
          </w:tcPr>
          <w:p w14:paraId="7D343B7E" w14:textId="2EC5D5E2" w:rsidR="00925502" w:rsidRPr="00B30105" w:rsidRDefault="00925502" w:rsidP="00925502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(Val250Ile)</w:t>
            </w:r>
          </w:p>
        </w:tc>
        <w:tc>
          <w:tcPr>
            <w:tcW w:w="1787" w:type="dxa"/>
          </w:tcPr>
          <w:p w14:paraId="57DB45F6" w14:textId="53ED54D8" w:rsidR="00925502" w:rsidRPr="00B30105" w:rsidRDefault="00925502" w:rsidP="00925502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176448">
              <w:t>109590841</w:t>
            </w:r>
          </w:p>
        </w:tc>
        <w:tc>
          <w:tcPr>
            <w:tcW w:w="1494" w:type="dxa"/>
          </w:tcPr>
          <w:p w14:paraId="1217CB82" w14:textId="7CFF6887" w:rsidR="00925502" w:rsidRPr="00B30105" w:rsidRDefault="00925502" w:rsidP="00925502">
            <w:pPr>
              <w:jc w:val="center"/>
              <w:rPr>
                <w:rFonts w:ascii="Calibri" w:hAnsi="Calibri" w:cs="Calibri"/>
              </w:rPr>
            </w:pPr>
            <w:r>
              <w:t>rs</w:t>
            </w:r>
            <w:r w:rsidRPr="00176448">
              <w:t>109590841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35E6E53D" w14:textId="7365343D" w:rsidR="00925502" w:rsidRPr="002B5C0C" w:rsidRDefault="00925502" w:rsidP="0092550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28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75F512AC" w14:textId="0C91FAE1" w:rsidR="00925502" w:rsidRPr="002B5C0C" w:rsidRDefault="00925502" w:rsidP="0092550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984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55DA558E" w14:textId="575240CF" w:rsidR="00925502" w:rsidRPr="002B5C0C" w:rsidRDefault="00925502" w:rsidP="0092550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176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34111934" w14:textId="098D3273" w:rsidR="00925502" w:rsidRPr="002B5C0C" w:rsidRDefault="00925502" w:rsidP="0092550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357516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0F00B9F5" w14:textId="08D512D0" w:rsidR="00925502" w:rsidRPr="002B5C0C" w:rsidRDefault="00925502" w:rsidP="0092550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31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29EAAC38" w14:textId="713F6F68" w:rsidR="00925502" w:rsidRPr="002B5C0C" w:rsidRDefault="00925502" w:rsidP="0092550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4,3</w:t>
            </w:r>
          </w:p>
        </w:tc>
        <w:tc>
          <w:tcPr>
            <w:tcW w:w="1513" w:type="dxa"/>
            <w:vAlign w:val="center"/>
          </w:tcPr>
          <w:p w14:paraId="2ADDAD5F" w14:textId="7C364246" w:rsidR="00925502" w:rsidRPr="00B30105" w:rsidRDefault="00925502" w:rsidP="00925502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1550E4DD" w14:textId="260E3B14" w:rsidR="00925502" w:rsidRDefault="00925502" w:rsidP="00925502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EJmFwb3M7T3N1YWxkbzwvQXV0aG9yPjxZZWFyPjIwMDU8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EJmFwb3M7T3N1YWxkbzwvQXV0aG9yPjxZZWFyPjIwMDU8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7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35280806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19B65C7A" w14:textId="32C24B74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784G&gt;C</w:t>
            </w:r>
          </w:p>
        </w:tc>
        <w:tc>
          <w:tcPr>
            <w:tcW w:w="1513" w:type="dxa"/>
            <w:vAlign w:val="bottom"/>
          </w:tcPr>
          <w:p w14:paraId="04067C2E" w14:textId="4682AE52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Ala262Pro)</w:t>
            </w:r>
          </w:p>
        </w:tc>
        <w:tc>
          <w:tcPr>
            <w:tcW w:w="1787" w:type="dxa"/>
            <w:vAlign w:val="bottom"/>
          </w:tcPr>
          <w:p w14:paraId="07D6AB9C" w14:textId="4F43B256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91256</w:t>
            </w:r>
          </w:p>
        </w:tc>
        <w:tc>
          <w:tcPr>
            <w:tcW w:w="1494" w:type="dxa"/>
            <w:vAlign w:val="bottom"/>
          </w:tcPr>
          <w:p w14:paraId="51822A4E" w14:textId="4C0935D4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-</w:t>
            </w:r>
          </w:p>
        </w:tc>
        <w:tc>
          <w:tcPr>
            <w:tcW w:w="840" w:type="dxa"/>
            <w:shd w:val="clear" w:color="auto" w:fill="auto"/>
            <w:vAlign w:val="bottom"/>
          </w:tcPr>
          <w:p w14:paraId="099DD9BE" w14:textId="64988CB6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419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07B6F49E" w14:textId="4B5B1EF3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0877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10D2F36B" w14:textId="01BF1B49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349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07D1152F" w14:textId="1B866C2E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191858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7B266039" w14:textId="0EF0DE15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85</w:t>
            </w:r>
          </w:p>
        </w:tc>
        <w:tc>
          <w:tcPr>
            <w:tcW w:w="824" w:type="dxa"/>
            <w:shd w:val="clear" w:color="auto" w:fill="auto"/>
            <w:vAlign w:val="bottom"/>
          </w:tcPr>
          <w:p w14:paraId="0A4654BC" w14:textId="785C03EE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1,02</w:t>
            </w:r>
          </w:p>
        </w:tc>
        <w:tc>
          <w:tcPr>
            <w:tcW w:w="1513" w:type="dxa"/>
            <w:vAlign w:val="center"/>
          </w:tcPr>
          <w:p w14:paraId="472D64AC" w14:textId="2EBEAA7C" w:rsidR="00B30105" w:rsidRPr="00B30105" w:rsidRDefault="001E6FF7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4</w:t>
            </w:r>
            <w:r w:rsidR="00B30105" w:rsidRPr="00B30105">
              <w:rPr>
                <w:rFonts w:ascii="Calibri" w:hAnsi="Calibri" w:cs="Calibri"/>
              </w:rPr>
              <w:t>/6 (</w:t>
            </w:r>
            <w:r>
              <w:rPr>
                <w:rFonts w:ascii="Calibri" w:hAnsi="Calibri" w:cs="Calibri"/>
              </w:rPr>
              <w:t>66</w:t>
            </w:r>
            <w:r w:rsidR="00B30105" w:rsidRPr="00B30105">
              <w:rPr>
                <w:rFonts w:ascii="Calibri" w:hAnsi="Calibri" w:cs="Calibri"/>
              </w:rPr>
              <w:t>.</w:t>
            </w:r>
            <w:r>
              <w:rPr>
                <w:rFonts w:ascii="Calibri" w:hAnsi="Calibri" w:cs="Calibri"/>
              </w:rPr>
              <w:t>6</w:t>
            </w:r>
            <w:r w:rsidR="00B30105" w:rsidRPr="00B30105">
              <w:rPr>
                <w:rFonts w:ascii="Calibri" w:hAnsi="Calibri" w:cs="Calibri"/>
              </w:rPr>
              <w:t>%)</w:t>
            </w:r>
          </w:p>
        </w:tc>
        <w:tc>
          <w:tcPr>
            <w:tcW w:w="1183" w:type="dxa"/>
            <w:vAlign w:val="center"/>
          </w:tcPr>
          <w:p w14:paraId="337BF30D" w14:textId="0982A079" w:rsidR="00B30105" w:rsidRPr="00B30105" w:rsidRDefault="0058305C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/>
            </w:r>
            <w:r w:rsidR="00292160">
              <w:rPr>
                <w:rFonts w:ascii="Calibri" w:hAnsi="Calibri" w:cs="Calibri"/>
              </w:rPr>
              <w:instrText xml:space="preserve"> ADDIN EN.CITE &lt;EndNote&gt;&lt;Cite&gt;&lt;Author&gt;Tahara&lt;/Author&gt;&lt;Year&gt;2011&lt;/Year&gt;&lt;RecNum&gt;77&lt;/RecNum&gt;&lt;DisplayText&gt;[23]&lt;/DisplayText&gt;&lt;record&gt;&lt;rec-number&gt;77&lt;/rec-number&gt;&lt;foreign-keys&gt;&lt;key app="EN" db-id="0xdwr0xfiw22dpewaex5addysea9z0fvxper" timestamp="1621587663"&gt;77&lt;/key&gt;&lt;/foreign-keys&gt;&lt;ref-type name="Journal Article"&gt;17&lt;/ref-type&gt;&lt;contributors&gt;&lt;authors&gt;&lt;author&gt;Tahara, M.&lt;/author&gt;&lt;author&gt;Sakai, H.&lt;/author&gt;&lt;author&gt;Nishikomori, R.&lt;/author&gt;&lt;author&gt;Yasumi, T.&lt;/author&gt;&lt;author&gt;Heike, T.&lt;/author&gt;&lt;author&gt;Nagata, I.&lt;/author&gt;&lt;author&gt;Inui, A.&lt;/author&gt;&lt;author&gt;Fujisawa, T.&lt;/author&gt;&lt;author&gt;Shigematsu, Y.&lt;/author&gt;&lt;author&gt;Nishijima, K.&lt;/author&gt;&lt;author&gt;Kuwakado, K.&lt;/author&gt;&lt;author&gt;Watabe, S.&lt;/author&gt;&lt;author&gt;Kameyama, J.&lt;/author&gt;&lt;/authors&gt;&lt;/contributors&gt;&lt;auth-address&gt;Department of Pediatrics, Kurashiki Central Hospital, Kurashiki, Japan. mttahara@qg7.so-net.ne.jp&lt;/auth-address&gt;&lt;titles&gt;&lt;title&gt;Patient with neonatal-onset chronic hepatitis presenting with mevalonate kinase deficiency with a novel MVK gene mutation&lt;/title&gt;&lt;secondary-title&gt;Mod Rheumatol&lt;/secondary-title&gt;&lt;/titles&gt;&lt;periodical&gt;&lt;full-title&gt;Mod Rheumatol&lt;/full-title&gt;&lt;/periodical&gt;&lt;pages&gt;641-5&lt;/pages&gt;&lt;volume&gt;21&lt;/volume&gt;&lt;number&gt;6&lt;/number&gt;&lt;edition&gt;2011/03/15&lt;/edition&gt;&lt;keywords&gt;&lt;keyword&gt;Child, Preschool&lt;/keyword&gt;&lt;keyword&gt;Familial Mediterranean Fever/genetics&lt;/keyword&gt;&lt;keyword&gt;Female&lt;/keyword&gt;&lt;keyword&gt;Hepatitis, Chronic/*genetics&lt;/keyword&gt;&lt;keyword&gt;Humans&lt;/keyword&gt;&lt;keyword&gt;Hypergammaglobulinemia/genetics&lt;/keyword&gt;&lt;keyword&gt;Infant&lt;/keyword&gt;&lt;keyword&gt;Mevalonate Kinase Deficiency/*genetics&lt;/keyword&gt;&lt;keyword&gt;Mutation&lt;/keyword&gt;&lt;keyword&gt;Phosphotransferases (Alcohol Group Acceptor)/*genetics&lt;/keyword&gt;&lt;/keywords&gt;&lt;dates&gt;&lt;year&gt;2011&lt;/year&gt;&lt;pub-dates&gt;&lt;date&gt;Dec&lt;/date&gt;&lt;/pub-dates&gt;&lt;/dates&gt;&lt;isbn&gt;1439-7609 (Electronic)&amp;#xD;1439-7595 (Linking)&lt;/isbn&gt;&lt;accession-num&gt;21399979&lt;/accession-num&gt;&lt;urls&gt;&lt;related-urls&gt;&lt;url&gt;https://www.ncbi.nlm.nih.gov/pubmed/21399979&lt;/url&gt;&lt;/related-urls&gt;&lt;/urls&gt;&lt;electronic-resource-num&gt;10.1007/s10165-011-0442-7&lt;/electronic-resource-num&gt;&lt;/record&gt;&lt;/Cite&gt;&lt;/EndNote&gt;</w:instrText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23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23FF3623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5BC8A0E6" w14:textId="62D56F84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790C&gt;T</w:t>
            </w:r>
          </w:p>
        </w:tc>
        <w:tc>
          <w:tcPr>
            <w:tcW w:w="1513" w:type="dxa"/>
            <w:vAlign w:val="bottom"/>
          </w:tcPr>
          <w:p w14:paraId="3AD185C6" w14:textId="5234969C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Leu264Phe)</w:t>
            </w:r>
          </w:p>
        </w:tc>
        <w:tc>
          <w:tcPr>
            <w:tcW w:w="1787" w:type="dxa"/>
            <w:vAlign w:val="bottom"/>
          </w:tcPr>
          <w:p w14:paraId="1305DE31" w14:textId="731D723E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91262</w:t>
            </w:r>
          </w:p>
        </w:tc>
        <w:tc>
          <w:tcPr>
            <w:tcW w:w="1494" w:type="dxa"/>
            <w:vAlign w:val="bottom"/>
          </w:tcPr>
          <w:p w14:paraId="6329A86F" w14:textId="396529BF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04895315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502F91B9" w14:textId="49848D0B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85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4BF65985" w14:textId="7D23A86C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1505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44D5320F" w14:textId="5C0137BC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823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41EE551F" w14:textId="35C414EB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189276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6F4460C6" w14:textId="3E634B3F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52</w:t>
            </w:r>
          </w:p>
        </w:tc>
        <w:tc>
          <w:tcPr>
            <w:tcW w:w="824" w:type="dxa"/>
            <w:shd w:val="clear" w:color="auto" w:fill="auto"/>
            <w:vAlign w:val="bottom"/>
          </w:tcPr>
          <w:p w14:paraId="2D4175F4" w14:textId="7D0FBC0A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6,66</w:t>
            </w:r>
          </w:p>
        </w:tc>
        <w:tc>
          <w:tcPr>
            <w:tcW w:w="1513" w:type="dxa"/>
            <w:vAlign w:val="center"/>
          </w:tcPr>
          <w:p w14:paraId="4356EC61" w14:textId="3FD8483A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5/6 (83.3%)</w:t>
            </w:r>
          </w:p>
        </w:tc>
        <w:tc>
          <w:tcPr>
            <w:tcW w:w="1183" w:type="dxa"/>
            <w:vAlign w:val="center"/>
          </w:tcPr>
          <w:p w14:paraId="78B71DCD" w14:textId="70BF66A4" w:rsidR="00B30105" w:rsidRPr="00B30105" w:rsidRDefault="0058305C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KZXN1czwvQXV0aG9yPjxZZWFyPjIwMTI8L1llYXI+PFJl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 </w:instrText>
            </w:r>
            <w:r w:rsidR="00292160">
              <w:rPr>
                <w:rFonts w:ascii="Calibri" w:hAnsi="Calibri" w:cs="Calibri"/>
              </w:rPr>
              <w:fldChar w:fldCharType="begin">
                <w:fldData xml:space="preserve">PEVuZE5vdGU+PENpdGU+PEF1dGhvcj5KZXN1czwvQXV0aG9yPjxZZWFyPjIwMTI8L1llYXI+PFJl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.DATA </w:instrText>
            </w:r>
            <w:r w:rsidR="00292160">
              <w:rPr>
                <w:rFonts w:ascii="Calibri" w:hAnsi="Calibri" w:cs="Calibri"/>
              </w:rPr>
            </w:r>
            <w:r w:rsidR="00292160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18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3454EAF0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125FDFEC" w14:textId="1E4FAA81" w:rsidR="009447E2" w:rsidRPr="00B30105" w:rsidRDefault="009447E2" w:rsidP="009447E2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794T&gt;G</w:t>
            </w:r>
          </w:p>
        </w:tc>
        <w:tc>
          <w:tcPr>
            <w:tcW w:w="1513" w:type="dxa"/>
            <w:vAlign w:val="bottom"/>
          </w:tcPr>
          <w:p w14:paraId="031E199C" w14:textId="2D709572" w:rsidR="009447E2" w:rsidRPr="00B30105" w:rsidRDefault="009447E2" w:rsidP="009447E2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Leu265Arg</w:t>
            </w:r>
          </w:p>
        </w:tc>
        <w:tc>
          <w:tcPr>
            <w:tcW w:w="1787" w:type="dxa"/>
            <w:vAlign w:val="bottom"/>
          </w:tcPr>
          <w:p w14:paraId="34C923FB" w14:textId="7690851D" w:rsidR="009447E2" w:rsidRPr="00B30105" w:rsidRDefault="009447E2" w:rsidP="009447E2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hr12:</w:t>
            </w:r>
            <w:r w:rsidRPr="009447E2">
              <w:rPr>
                <w:rFonts w:ascii="Calibri" w:hAnsi="Calibri" w:cs="Calibri"/>
                <w:color w:val="000000"/>
              </w:rPr>
              <w:t>109591266</w:t>
            </w:r>
          </w:p>
        </w:tc>
        <w:tc>
          <w:tcPr>
            <w:tcW w:w="1494" w:type="dxa"/>
            <w:vAlign w:val="bottom"/>
          </w:tcPr>
          <w:p w14:paraId="23761168" w14:textId="4115D783" w:rsidR="009447E2" w:rsidRPr="00B30105" w:rsidRDefault="009447E2" w:rsidP="009447E2">
            <w:pPr>
              <w:jc w:val="center"/>
              <w:rPr>
                <w:rFonts w:ascii="Calibri" w:hAnsi="Calibri" w:cs="Calibri"/>
                <w:color w:val="000000"/>
              </w:rPr>
            </w:pPr>
            <w:r w:rsidRPr="009447E2">
              <w:rPr>
                <w:rFonts w:ascii="Calibri" w:hAnsi="Calibri" w:cs="Calibri"/>
                <w:color w:val="000000"/>
              </w:rPr>
              <w:t>rs104895316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03867643" w14:textId="3A989496" w:rsidR="009447E2" w:rsidRPr="002B5C0C" w:rsidRDefault="009447E2" w:rsidP="009447E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87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587393A6" w14:textId="4704773C" w:rsidR="009447E2" w:rsidRPr="002B5C0C" w:rsidRDefault="009447E2" w:rsidP="009447E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0009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64F420B1" w14:textId="0677B31B" w:rsidR="009447E2" w:rsidRPr="002B5C0C" w:rsidRDefault="009447E2" w:rsidP="009447E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106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04971AE5" w14:textId="6F6430C3" w:rsidR="009447E2" w:rsidRPr="002B5C0C" w:rsidRDefault="009447E2" w:rsidP="009447E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74324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33EF6895" w14:textId="7A4B444C" w:rsidR="009447E2" w:rsidRPr="002B5C0C" w:rsidRDefault="009447E2" w:rsidP="009447E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21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028BE81C" w14:textId="602984CC" w:rsidR="009447E2" w:rsidRPr="002B5C0C" w:rsidRDefault="009447E2" w:rsidP="009447E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4,6</w:t>
            </w:r>
          </w:p>
        </w:tc>
        <w:tc>
          <w:tcPr>
            <w:tcW w:w="1513" w:type="dxa"/>
            <w:vAlign w:val="center"/>
          </w:tcPr>
          <w:p w14:paraId="4C5434B1" w14:textId="6A5D4D75" w:rsidR="009447E2" w:rsidRPr="00B30105" w:rsidRDefault="009447E2" w:rsidP="009447E2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55763ED2" w14:textId="14827FEA" w:rsidR="009447E2" w:rsidRDefault="009447E2" w:rsidP="009447E2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/>
            </w:r>
            <w:r w:rsidR="00292160">
              <w:rPr>
                <w:rFonts w:ascii="Calibri" w:hAnsi="Calibri" w:cs="Calibri"/>
              </w:rPr>
              <w:instrText xml:space="preserve"> ADDIN EN.CITE &lt;EndNote&gt;&lt;Cite&gt;&lt;Author&gt;Obici&lt;/Author&gt;&lt;Year&gt;2004&lt;/Year&gt;&lt;RecNum&gt;96&lt;/RecNum&gt;&lt;DisplayText&gt;[24]&lt;/DisplayText&gt;&lt;record&gt;&lt;rec-number&gt;96&lt;/rec-number&gt;&lt;foreign-keys&gt;&lt;key app="EN" db-id="0xdwr0xfiw22dpewaex5addysea9z0fvxper" timestamp="1621600064"&gt;96&lt;/key&gt;&lt;/foreign-keys&gt;&lt;ref-type name="Journal Article"&gt;17&lt;/ref-type&gt;&lt;contributors&gt;&lt;authors&gt;&lt;author&gt;Obici, L.&lt;/author&gt;&lt;author&gt;Manno, C.&lt;/author&gt;&lt;author&gt;Muda, A. O.&lt;/author&gt;&lt;author&gt;Picco, P.&lt;/author&gt;&lt;author&gt;D&amp;apos;Osualdo, A.&lt;/author&gt;&lt;author&gt;Palladini, G.&lt;/author&gt;&lt;author&gt;Avanzini, M. A.&lt;/author&gt;&lt;author&gt;Torres, D.&lt;/author&gt;&lt;author&gt;Marciano, S.&lt;/author&gt;&lt;author&gt;Merlini, G.&lt;/author&gt;&lt;/authors&gt;&lt;/contributors&gt;&lt;auth-address&gt;University Hospital IRCCS Policlinico San Matteo, Pavia, Italy.&lt;/auth-address&gt;&lt;titles&gt;&lt;title&gt;First report of systemic reactive (AA) amyloidosis in a patient with the hyperimmunoglobulinemia D with periodic fever syndrome&lt;/title&gt;&lt;secondary-title&gt;Arthritis Rheum&lt;/secondary-title&gt;&lt;/titles&gt;&lt;periodical&gt;&lt;full-title&gt;Arthritis Rheum&lt;/full-title&gt;&lt;/periodical&gt;&lt;pages&gt;2966-9&lt;/pages&gt;&lt;volume&gt;50&lt;/volume&gt;&lt;number&gt;9&lt;/number&gt;&lt;edition&gt;2004/10/01&lt;/edition&gt;&lt;keywords&gt;&lt;keyword&gt;Adult&lt;/keyword&gt;&lt;keyword&gt;Amyloidosis/etiology/*immunology&lt;/keyword&gt;&lt;keyword&gt;Familial Mediterranean Fever/complications/*genetics/*immunology&lt;/keyword&gt;&lt;keyword&gt;Humans&lt;/keyword&gt;&lt;keyword&gt;Hypergammaglobulinemia/complications/*immunology&lt;/keyword&gt;&lt;keyword&gt;Immunoglobulin D/immunology&lt;/keyword&gt;&lt;keyword&gt;Male&lt;/keyword&gt;&lt;keyword&gt;Nephrotic Syndrome/etiology/physiopathology&lt;/keyword&gt;&lt;keyword&gt;Phosphotransferases (Alcohol Group Acceptor)/genetics&lt;/keyword&gt;&lt;keyword&gt;Serum Amyloid A Protein/immunology&lt;/keyword&gt;&lt;/keywords&gt;&lt;dates&gt;&lt;year&gt;2004&lt;/year&gt;&lt;pub-dates&gt;&lt;date&gt;Sep&lt;/date&gt;&lt;/pub-dates&gt;&lt;/dates&gt;&lt;isbn&gt;0004-3591 (Print)&amp;#xD;0004-3591 (Linking)&lt;/isbn&gt;&lt;accession-num&gt;15457465&lt;/accession-num&gt;&lt;urls&gt;&lt;related-urls&gt;&lt;url&gt;https://www.ncbi.nlm.nih.gov/pubmed/15457465&lt;/url&gt;&lt;/related-urls&gt;&lt;/urls&gt;&lt;electronic-resource-num&gt;10.1002/art.20490&lt;/electronic-resource-num&gt;&lt;/record&gt;&lt;/Cite&gt;&lt;/EndNote&gt;</w:instrText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24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6F7B088C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10CCAF84" w14:textId="3123F4A5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803T&gt;C</w:t>
            </w:r>
          </w:p>
        </w:tc>
        <w:tc>
          <w:tcPr>
            <w:tcW w:w="1513" w:type="dxa"/>
            <w:vAlign w:val="bottom"/>
          </w:tcPr>
          <w:p w14:paraId="1776036B" w14:textId="29B65055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Ile268Thr)</w:t>
            </w:r>
          </w:p>
        </w:tc>
        <w:tc>
          <w:tcPr>
            <w:tcW w:w="1787" w:type="dxa"/>
            <w:vAlign w:val="bottom"/>
          </w:tcPr>
          <w:p w14:paraId="256DD6A5" w14:textId="4BB4AF08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91275</w:t>
            </w:r>
          </w:p>
        </w:tc>
        <w:tc>
          <w:tcPr>
            <w:tcW w:w="1494" w:type="dxa"/>
            <w:vAlign w:val="bottom"/>
          </w:tcPr>
          <w:p w14:paraId="01D04951" w14:textId="78FF4978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04895304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2E9965F1" w14:textId="024A7B7E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11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4DE8AD43" w14:textId="7E704ED0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0605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724BC498" w14:textId="358C6AB1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79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5FC1F294" w14:textId="66E5CCB5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483788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2E83FF3E" w14:textId="18EB35BD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85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18E3C172" w14:textId="5FADD221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3,7</w:t>
            </w:r>
          </w:p>
        </w:tc>
        <w:tc>
          <w:tcPr>
            <w:tcW w:w="1513" w:type="dxa"/>
            <w:vAlign w:val="center"/>
          </w:tcPr>
          <w:p w14:paraId="7480F6AC" w14:textId="13118840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12841089" w14:textId="59850154" w:rsidR="00B30105" w:rsidRPr="00B30105" w:rsidRDefault="0058305C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EcmVudGg8L0F1dGhvcj48WWVhcj4xOTk0PC9ZZWFyPjxS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 </w:instrText>
            </w:r>
            <w:r w:rsidR="00292160">
              <w:rPr>
                <w:rFonts w:ascii="Calibri" w:hAnsi="Calibri" w:cs="Calibri"/>
              </w:rPr>
              <w:fldChar w:fldCharType="begin">
                <w:fldData xml:space="preserve">PEVuZE5vdGU+PENpdGU+PEF1dGhvcj5EcmVudGg8L0F1dGhvcj48WWVhcj4xOTk0PC9ZZWFyPjxS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.DATA </w:instrText>
            </w:r>
            <w:r w:rsidR="00292160">
              <w:rPr>
                <w:rFonts w:ascii="Calibri" w:hAnsi="Calibri" w:cs="Calibri"/>
              </w:rPr>
            </w:r>
            <w:r w:rsidR="00292160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3, 6, 10, 13, 25, 26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925502" w:rsidRPr="00B30105" w14:paraId="67416EB5" w14:textId="77777777" w:rsidTr="00DF6BBF">
        <w:trPr>
          <w:trHeight w:val="308"/>
        </w:trPr>
        <w:tc>
          <w:tcPr>
            <w:tcW w:w="1187" w:type="dxa"/>
            <w:vAlign w:val="bottom"/>
          </w:tcPr>
          <w:p w14:paraId="45C453E5" w14:textId="33C45846" w:rsidR="00925502" w:rsidRPr="00B30105" w:rsidRDefault="00925502" w:rsidP="00925502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815C&gt;T</w:t>
            </w:r>
          </w:p>
        </w:tc>
        <w:tc>
          <w:tcPr>
            <w:tcW w:w="1513" w:type="dxa"/>
            <w:vAlign w:val="bottom"/>
          </w:tcPr>
          <w:p w14:paraId="17D34D8A" w14:textId="78DA97D7" w:rsidR="00925502" w:rsidRPr="00B30105" w:rsidRDefault="00925502" w:rsidP="00925502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(Ser272Phe)</w:t>
            </w:r>
          </w:p>
        </w:tc>
        <w:tc>
          <w:tcPr>
            <w:tcW w:w="1787" w:type="dxa"/>
          </w:tcPr>
          <w:p w14:paraId="20525657" w14:textId="35B1EDC3" w:rsidR="00925502" w:rsidRPr="00B30105" w:rsidRDefault="00925502" w:rsidP="00925502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1335E9">
              <w:t>109591287</w:t>
            </w:r>
          </w:p>
        </w:tc>
        <w:tc>
          <w:tcPr>
            <w:tcW w:w="1494" w:type="dxa"/>
          </w:tcPr>
          <w:p w14:paraId="11C70BB8" w14:textId="10C47881" w:rsidR="00925502" w:rsidRPr="00B30105" w:rsidRDefault="00925502" w:rsidP="00925502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t>rs</w:t>
            </w:r>
            <w:r w:rsidRPr="001335E9">
              <w:t>109591287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1C194998" w14:textId="00992BD8" w:rsidR="00925502" w:rsidRPr="002B5C0C" w:rsidRDefault="00925502" w:rsidP="0092550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17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11290518" w14:textId="0F33A88E" w:rsidR="00925502" w:rsidRPr="002B5C0C" w:rsidRDefault="00925502" w:rsidP="0092550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654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6DB51806" w14:textId="4BD61412" w:rsidR="00925502" w:rsidRPr="002B5C0C" w:rsidRDefault="00925502" w:rsidP="0092550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87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576781C2" w14:textId="6ECCDCA0" w:rsidR="00925502" w:rsidRPr="002B5C0C" w:rsidRDefault="00925502" w:rsidP="0092550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19393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38E9D8C0" w14:textId="4438E5CE" w:rsidR="00925502" w:rsidRPr="002B5C0C" w:rsidRDefault="00925502" w:rsidP="0092550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57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7E2D1F74" w14:textId="55D4D717" w:rsidR="00925502" w:rsidRPr="002B5C0C" w:rsidRDefault="00925502" w:rsidP="00925502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6,1</w:t>
            </w:r>
          </w:p>
        </w:tc>
        <w:tc>
          <w:tcPr>
            <w:tcW w:w="1513" w:type="dxa"/>
            <w:vAlign w:val="center"/>
          </w:tcPr>
          <w:p w14:paraId="241C9FF3" w14:textId="48997FB9" w:rsidR="00925502" w:rsidRPr="00B30105" w:rsidRDefault="00925502" w:rsidP="00925502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7930FC06" w14:textId="58F67F3A" w:rsidR="00925502" w:rsidRDefault="00925502" w:rsidP="00925502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/>
            </w:r>
            <w:r>
              <w:rPr>
                <w:rFonts w:ascii="Calibri" w:hAnsi="Calibri" w:cs="Calibri"/>
              </w:rPr>
              <w:instrText xml:space="preserve"> ADDIN EN.CITE &lt;EndNote&gt;&lt;Cite&gt;&lt;Author&gt;Boursier&lt;/Author&gt;&lt;Year&gt;2021&lt;/Year&gt;&lt;RecNum&gt;52&lt;/RecNum&gt;&lt;DisplayText&gt;[2]&lt;/DisplayText&gt;&lt;record&gt;&lt;rec-number&gt;52&lt;/rec-number&gt;&lt;foreign-keys&gt;&lt;key app="EN" db-id="0xdwr0xfiw22dpewaex5addysea9z0fvxper" timestamp="1621354717"&gt;52&lt;/key&gt;&lt;/foreign-keys&gt;&lt;ref-type name="Journal Article"&gt;17&lt;/ref-type&gt;&lt;contributors&gt;&lt;authors&gt;&lt;author&gt;Boursier, G.&lt;/author&gt;&lt;author&gt;Rittore, C.&lt;/author&gt;&lt;author&gt;Milhavet, F.&lt;/author&gt;&lt;author&gt;Cuisset, L.&lt;/author&gt;&lt;author&gt;Touitou, I.&lt;/author&gt;&lt;/authors&gt;&lt;/contributors&gt;&lt;auth-address&gt;Department of Medical Genetics, Rare Diseases and Personalized Medicine, Rare and Autoinflammatory Diseases Unit, CHU, 34295 Montpellier, France.&amp;#xD;IRMB, University of Montpellier, INSERM, 34295 Montpellier, France.&amp;#xD;Genetic and Molecular Biology Laboratory, Cochin Hospital, 75014 Paris, France.&lt;/auth-address&gt;&lt;titles&gt;&lt;title&gt;Mevalonate Kinase-Associated Diseases: Hunting for Phenotype-Genotype Correlation&lt;/title&gt;&lt;secondary-title&gt;J Clin Med&lt;/secondary-title&gt;&lt;/titles&gt;&lt;periodical&gt;&lt;full-title&gt;J Clin Med&lt;/full-title&gt;&lt;/periodical&gt;&lt;volume&gt;10&lt;/volume&gt;&lt;number&gt;8&lt;/number&gt;&lt;edition&gt;2021/05/01&lt;/edition&gt;&lt;keywords&gt;&lt;keyword&gt;autoinflammatory diseases&lt;/keyword&gt;&lt;keyword&gt;hyper-IgD syndrome&lt;/keyword&gt;&lt;keyword&gt;mevalonate kinase deficiency&lt;/keyword&gt;&lt;keyword&gt;mevalonic aciduria&lt;/keyword&gt;&lt;keyword&gt;phenotype-genotype correlation&lt;/keyword&gt;&lt;keyword&gt;porokeratosis&lt;/keyword&gt;&lt;/keywords&gt;&lt;dates&gt;&lt;year&gt;2021&lt;/year&gt;&lt;pub-dates&gt;&lt;date&gt;Apr 7&lt;/date&gt;&lt;/pub-dates&gt;&lt;/dates&gt;&lt;isbn&gt;2077-0383 (Print)&amp;#xD;2077-0383 (Linking)&lt;/isbn&gt;&lt;accession-num&gt;33917151&lt;/accession-num&gt;&lt;urls&gt;&lt;related-urls&gt;&lt;url&gt;https://www.ncbi.nlm.nih.gov/pubmed/33917151&lt;/url&gt;&lt;/related-urls&gt;&lt;/urls&gt;&lt;custom2&gt;PMC8067830&lt;/custom2&gt;&lt;electronic-resource-num&gt;10.3390/jcm10081552&lt;/electronic-resource-num&gt;&lt;/record&gt;&lt;/Cite&gt;&lt;/EndNote&gt;</w:instrText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2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12A7017C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5E03C636" w14:textId="4B6D21AD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829C&gt;G</w:t>
            </w:r>
          </w:p>
        </w:tc>
        <w:tc>
          <w:tcPr>
            <w:tcW w:w="1513" w:type="dxa"/>
            <w:vAlign w:val="bottom"/>
          </w:tcPr>
          <w:p w14:paraId="51D8006D" w14:textId="42D969A2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Arg277Gly)</w:t>
            </w:r>
          </w:p>
        </w:tc>
        <w:tc>
          <w:tcPr>
            <w:tcW w:w="1787" w:type="dxa"/>
            <w:vAlign w:val="bottom"/>
          </w:tcPr>
          <w:p w14:paraId="66952445" w14:textId="6DAB9F25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91301</w:t>
            </w:r>
          </w:p>
        </w:tc>
        <w:tc>
          <w:tcPr>
            <w:tcW w:w="1494" w:type="dxa"/>
            <w:vAlign w:val="bottom"/>
          </w:tcPr>
          <w:p w14:paraId="029D60A2" w14:textId="74B26C90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04895321</w:t>
            </w:r>
          </w:p>
        </w:tc>
        <w:tc>
          <w:tcPr>
            <w:tcW w:w="840" w:type="dxa"/>
            <w:shd w:val="clear" w:color="auto" w:fill="auto"/>
            <w:vAlign w:val="bottom"/>
          </w:tcPr>
          <w:p w14:paraId="6A90DA1A" w14:textId="1279626A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423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520BFA94" w14:textId="55C12C50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4481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3098D629" w14:textId="6ECDCE8E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345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725CA6ED" w14:textId="687A0117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143314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677CCF9A" w14:textId="2B88B197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63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3A352A60" w14:textId="2A6317A1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2,8</w:t>
            </w:r>
          </w:p>
        </w:tc>
        <w:tc>
          <w:tcPr>
            <w:tcW w:w="1513" w:type="dxa"/>
            <w:vAlign w:val="center"/>
          </w:tcPr>
          <w:p w14:paraId="24A78024" w14:textId="6757AD96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5/6 (83.3%)</w:t>
            </w:r>
          </w:p>
        </w:tc>
        <w:tc>
          <w:tcPr>
            <w:tcW w:w="1183" w:type="dxa"/>
            <w:vAlign w:val="center"/>
          </w:tcPr>
          <w:p w14:paraId="48EBA1B2" w14:textId="47003C2D" w:rsidR="00B30105" w:rsidRPr="00B30105" w:rsidRDefault="0058305C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TYW50b3M8L0F1dGhvcj48WWVhcj4yMDE0PC9ZZWFyPjxS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 </w:instrText>
            </w:r>
            <w:r w:rsidR="00292160">
              <w:rPr>
                <w:rFonts w:ascii="Calibri" w:hAnsi="Calibri" w:cs="Calibri"/>
              </w:rPr>
              <w:fldChar w:fldCharType="begin">
                <w:fldData xml:space="preserve">PEVuZE5vdGU+PENpdGU+PEF1dGhvcj5TYW50b3M8L0F1dGhvcj48WWVhcj4yMDE0PC9ZZWFyPjxS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.DATA </w:instrText>
            </w:r>
            <w:r w:rsidR="00292160">
              <w:rPr>
                <w:rFonts w:ascii="Calibri" w:hAnsi="Calibri" w:cs="Calibri"/>
              </w:rPr>
            </w:r>
            <w:r w:rsidR="00292160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27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2E17FB6F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2BF0A107" w14:textId="34B1CB7B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829C&gt;T</w:t>
            </w:r>
          </w:p>
        </w:tc>
        <w:tc>
          <w:tcPr>
            <w:tcW w:w="1513" w:type="dxa"/>
            <w:vAlign w:val="bottom"/>
          </w:tcPr>
          <w:p w14:paraId="495E5F1C" w14:textId="5B721696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Arg277Cys)</w:t>
            </w:r>
          </w:p>
        </w:tc>
        <w:tc>
          <w:tcPr>
            <w:tcW w:w="1787" w:type="dxa"/>
            <w:vAlign w:val="bottom"/>
          </w:tcPr>
          <w:p w14:paraId="44739FA5" w14:textId="6C053517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91301</w:t>
            </w:r>
          </w:p>
        </w:tc>
        <w:tc>
          <w:tcPr>
            <w:tcW w:w="1494" w:type="dxa"/>
            <w:vAlign w:val="bottom"/>
          </w:tcPr>
          <w:p w14:paraId="22C05B0E" w14:textId="7BFBC6C5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04895321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4871E0F5" w14:textId="3611A65A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34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53CFEBAC" w14:textId="5E27A2E2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131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6A910910" w14:textId="31A0B04A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755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59159403" w14:textId="7C97C7D8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345348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2BDC11D4" w14:textId="65DA95D0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18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34A4CA95" w14:textId="368E3496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8,1</w:t>
            </w:r>
          </w:p>
        </w:tc>
        <w:tc>
          <w:tcPr>
            <w:tcW w:w="1513" w:type="dxa"/>
          </w:tcPr>
          <w:p w14:paraId="30FC846E" w14:textId="41F0B526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627142AE" w14:textId="7A54CB0D" w:rsidR="00B30105" w:rsidRPr="00B30105" w:rsidRDefault="0058305C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EZW1pcmtheWE8L0F1dGhvcj48WWVhcj4yMDA3PC9ZZWFy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 </w:instrText>
            </w:r>
            <w:r w:rsidR="00292160">
              <w:rPr>
                <w:rFonts w:ascii="Calibri" w:hAnsi="Calibri" w:cs="Calibri"/>
              </w:rPr>
              <w:fldChar w:fldCharType="begin">
                <w:fldData xml:space="preserve">PEVuZE5vdGU+PENpdGU+PEF1dGhvcj5EZW1pcmtheWE8L0F1dGhvcj48WWVhcj4yMDA3PC9ZZWFy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.DATA </w:instrText>
            </w:r>
            <w:r w:rsidR="00292160">
              <w:rPr>
                <w:rFonts w:ascii="Calibri" w:hAnsi="Calibri" w:cs="Calibri"/>
              </w:rPr>
            </w:r>
            <w:r w:rsidR="00292160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28, 29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074C1382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69158C37" w14:textId="23D7FB29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830G&gt;A</w:t>
            </w:r>
          </w:p>
        </w:tc>
        <w:tc>
          <w:tcPr>
            <w:tcW w:w="1513" w:type="dxa"/>
            <w:vAlign w:val="bottom"/>
          </w:tcPr>
          <w:p w14:paraId="7AB11157" w14:textId="08024DDF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Arg277His)</w:t>
            </w:r>
          </w:p>
        </w:tc>
        <w:tc>
          <w:tcPr>
            <w:tcW w:w="1787" w:type="dxa"/>
            <w:vAlign w:val="bottom"/>
          </w:tcPr>
          <w:p w14:paraId="75F31E01" w14:textId="1ED2ADDE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91302</w:t>
            </w:r>
          </w:p>
        </w:tc>
        <w:tc>
          <w:tcPr>
            <w:tcW w:w="1494" w:type="dxa"/>
            <w:vAlign w:val="bottom"/>
          </w:tcPr>
          <w:p w14:paraId="0AD2FFAE" w14:textId="05057A84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04895352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5BA77EAA" w14:textId="0DB23F95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39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43B33266" w14:textId="0A3DE3A4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1766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4CA14972" w14:textId="0352BA03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399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628B84CF" w14:textId="17B6B7BF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117616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1D72F6B5" w14:textId="57B3C5C5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29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5E6F3ABE" w14:textId="088421B5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2,3</w:t>
            </w:r>
          </w:p>
        </w:tc>
        <w:tc>
          <w:tcPr>
            <w:tcW w:w="1513" w:type="dxa"/>
          </w:tcPr>
          <w:p w14:paraId="6C2D85AE" w14:textId="4A6249A5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296E4B50" w14:textId="1FBEADC9" w:rsidR="00B30105" w:rsidRPr="00B30105" w:rsidRDefault="0058305C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Ib3NwYWNoPC9BdXRob3I+PFllYXI+MjAwNTwvWWVhcj48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=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 </w:instrText>
            </w:r>
            <w:r w:rsidR="00292160">
              <w:rPr>
                <w:rFonts w:ascii="Calibri" w:hAnsi="Calibri" w:cs="Calibri"/>
              </w:rPr>
              <w:fldChar w:fldCharType="begin">
                <w:fldData xml:space="preserve">PEVuZE5vdGU+PENpdGU+PEF1dGhvcj5Ib3NwYWNoPC9BdXRob3I+PFllYXI+MjAwNTwvWWVhcj48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=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.DATA </w:instrText>
            </w:r>
            <w:r w:rsidR="00292160">
              <w:rPr>
                <w:rFonts w:ascii="Calibri" w:hAnsi="Calibri" w:cs="Calibri"/>
              </w:rPr>
            </w:r>
            <w:r w:rsidR="00292160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25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43C42DD8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0C9514BB" w14:textId="2FCB26B1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833T&gt;C</w:t>
            </w:r>
          </w:p>
        </w:tc>
        <w:tc>
          <w:tcPr>
            <w:tcW w:w="1513" w:type="dxa"/>
            <w:vAlign w:val="bottom"/>
          </w:tcPr>
          <w:p w14:paraId="4E490DBE" w14:textId="77C97E61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Val278Ala)</w:t>
            </w:r>
          </w:p>
        </w:tc>
        <w:tc>
          <w:tcPr>
            <w:tcW w:w="1787" w:type="dxa"/>
            <w:vAlign w:val="bottom"/>
          </w:tcPr>
          <w:p w14:paraId="63A11A9F" w14:textId="1364D087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91305</w:t>
            </w:r>
          </w:p>
        </w:tc>
        <w:tc>
          <w:tcPr>
            <w:tcW w:w="1494" w:type="dxa"/>
            <w:vAlign w:val="bottom"/>
          </w:tcPr>
          <w:p w14:paraId="3687357B" w14:textId="223B9CDD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-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7C1B82DA" w14:textId="26B70DEE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04</w:t>
            </w:r>
          </w:p>
        </w:tc>
        <w:tc>
          <w:tcPr>
            <w:tcW w:w="1214" w:type="dxa"/>
            <w:shd w:val="clear" w:color="auto" w:fill="auto"/>
            <w:vAlign w:val="bottom"/>
          </w:tcPr>
          <w:p w14:paraId="4677D6DD" w14:textId="579E247F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-0,1632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7E7AA4E3" w14:textId="68EB0F73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246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4214990B" w14:textId="1CBC9D86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079036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2B400926" w14:textId="0AF3E2FE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26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52ABBB97" w14:textId="500DCD9B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1,6</w:t>
            </w:r>
          </w:p>
        </w:tc>
        <w:tc>
          <w:tcPr>
            <w:tcW w:w="1513" w:type="dxa"/>
            <w:vAlign w:val="center"/>
          </w:tcPr>
          <w:p w14:paraId="21485FF5" w14:textId="29AB4F80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5/6 (83.3%)</w:t>
            </w:r>
          </w:p>
        </w:tc>
        <w:tc>
          <w:tcPr>
            <w:tcW w:w="1183" w:type="dxa"/>
            <w:vAlign w:val="center"/>
          </w:tcPr>
          <w:p w14:paraId="7095F425" w14:textId="295E050E" w:rsidR="00B30105" w:rsidRPr="00B30105" w:rsidRDefault="0058305C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/>
            </w:r>
            <w:r w:rsidR="00292160">
              <w:rPr>
                <w:rFonts w:ascii="Calibri" w:hAnsi="Calibri" w:cs="Calibri"/>
              </w:rPr>
              <w:instrText xml:space="preserve"> ADDIN EN.CITE &lt;EndNote&gt;&lt;Cite&gt;&lt;Author&gt;Mizuno&lt;/Author&gt;&lt;Year&gt;2012&lt;/Year&gt;&lt;RecNum&gt;83&lt;/RecNum&gt;&lt;DisplayText&gt;[30]&lt;/DisplayText&gt;&lt;record&gt;&lt;rec-number&gt;83&lt;/rec-number&gt;&lt;foreign-keys&gt;&lt;key app="EN" db-id="0xdwr0xfiw22dpewaex5addysea9z0fvxper" timestamp="1621588205"&gt;83&lt;/key&gt;&lt;/foreign-keys&gt;&lt;ref-type name="Journal Article"&gt;17&lt;/ref-type&gt;&lt;contributors&gt;&lt;authors&gt;&lt;author&gt;Mizuno, T.&lt;/author&gt;&lt;author&gt;Sakai, H.&lt;/author&gt;&lt;author&gt;Nishikomori, R.&lt;/author&gt;&lt;author&gt;Oshima, K.&lt;/author&gt;&lt;author&gt;Ohara, O.&lt;/author&gt;&lt;author&gt;Hata, I.&lt;/author&gt;&lt;author&gt;Shigematsu, Y.&lt;/author&gt;&lt;author&gt;Ishige, T.&lt;/author&gt;&lt;author&gt;Tamura, K.&lt;/author&gt;&lt;author&gt;Arakawa, H.&lt;/author&gt;&lt;/authors&gt;&lt;/contributors&gt;&lt;auth-address&gt;Department of Pediatrics and Developmental Medicine, Gunma University Graduate School of Medicine, 3-39-15 Showa-machi, Maebashi, Gunma 371-8511, Japan.&lt;/auth-address&gt;&lt;titles&gt;&lt;title&gt;Novel mutations of MVK gene in Japanese family members affected with hyperimmunoglobulinemia D and periodic fever syndrome&lt;/title&gt;&lt;secondary-title&gt;Rheumatol Int&lt;/secondary-title&gt;&lt;/titles&gt;&lt;periodical&gt;&lt;full-title&gt;Rheumatol Int&lt;/full-title&gt;&lt;/periodical&gt;&lt;pages&gt;3761-4&lt;/pages&gt;&lt;volume&gt;32&lt;/volume&gt;&lt;number&gt;12&lt;/number&gt;&lt;edition&gt;2011/12/14&lt;/edition&gt;&lt;keywords&gt;&lt;keyword&gt;Asian Continental Ancestry Group/genetics&lt;/keyword&gt;&lt;keyword&gt;Child, Preschool&lt;/keyword&gt;&lt;keyword&gt;Exons&lt;/keyword&gt;&lt;keyword&gt;Female&lt;/keyword&gt;&lt;keyword&gt;Humans&lt;/keyword&gt;&lt;keyword&gt;Infant&lt;/keyword&gt;&lt;keyword&gt;Japan&lt;/keyword&gt;&lt;keyword&gt;Male&lt;/keyword&gt;&lt;keyword&gt;Mevalonate Kinase Deficiency/*genetics&lt;/keyword&gt;&lt;keyword&gt;Mutation&lt;/keyword&gt;&lt;keyword&gt;Pedigree&lt;/keyword&gt;&lt;keyword&gt;Phosphotransferases (Alcohol Group Acceptor)/*genetics&lt;/keyword&gt;&lt;/keywords&gt;&lt;dates&gt;&lt;year&gt;2012&lt;/year&gt;&lt;pub-dates&gt;&lt;date&gt;Dec&lt;/date&gt;&lt;/pub-dates&gt;&lt;/dates&gt;&lt;isbn&gt;1437-160X (Electronic)&amp;#xD;0172-8172 (Linking)&lt;/isbn&gt;&lt;accession-num&gt;22159817&lt;/accession-num&gt;&lt;urls&gt;&lt;related-urls&gt;&lt;url&gt;https://www.ncbi.nlm.nih.gov/pubmed/22159817&lt;/url&gt;&lt;/related-urls&gt;&lt;/urls&gt;&lt;electronic-resource-num&gt;10.1007/s00296-011-2225-z&lt;/electronic-resource-num&gt;&lt;/record&gt;&lt;/Cite&gt;&lt;/EndNote&gt;</w:instrText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30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187CF367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581FA1CA" w14:textId="1F982321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887A&gt;G</w:t>
            </w:r>
          </w:p>
        </w:tc>
        <w:tc>
          <w:tcPr>
            <w:tcW w:w="1513" w:type="dxa"/>
            <w:vAlign w:val="bottom"/>
          </w:tcPr>
          <w:p w14:paraId="508EB8EB" w14:textId="602B4A2D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Glu296Gly)</w:t>
            </w:r>
          </w:p>
        </w:tc>
        <w:tc>
          <w:tcPr>
            <w:tcW w:w="1787" w:type="dxa"/>
            <w:vAlign w:val="bottom"/>
          </w:tcPr>
          <w:p w14:paraId="0E58F6DA" w14:textId="1DA08B55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95029</w:t>
            </w:r>
          </w:p>
        </w:tc>
        <w:tc>
          <w:tcPr>
            <w:tcW w:w="1494" w:type="dxa"/>
            <w:vAlign w:val="bottom"/>
          </w:tcPr>
          <w:p w14:paraId="0602B6C1" w14:textId="1354DF65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-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3129CE60" w14:textId="4957DE6C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57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2BDEFE8F" w14:textId="4AFCBF42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785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24D88AF1" w14:textId="5D4221A3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488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225714F9" w14:textId="4D11622D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436738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01CC4AA2" w14:textId="2EF02AC5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35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1557E8D8" w14:textId="3C959DA2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33</w:t>
            </w:r>
          </w:p>
        </w:tc>
        <w:tc>
          <w:tcPr>
            <w:tcW w:w="1513" w:type="dxa"/>
          </w:tcPr>
          <w:p w14:paraId="688C5E97" w14:textId="731E7C37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6C15B991" w14:textId="3C2B97DE" w:rsidR="00B30105" w:rsidRPr="00B30105" w:rsidRDefault="00422E3F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CZXJvZHk8L0F1dGhvcj48WWVhcj4yMDE1PC9ZZWFyPjxS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CZXJvZHk8L0F1dGhvcj48WWVhcj4yMDE1PC9ZZWFyPjxS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1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014FD8FD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2ACD179C" w14:textId="7C01A704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c.893T&gt;C</w:t>
            </w:r>
          </w:p>
        </w:tc>
        <w:tc>
          <w:tcPr>
            <w:tcW w:w="1513" w:type="dxa"/>
            <w:vAlign w:val="bottom"/>
          </w:tcPr>
          <w:p w14:paraId="190F7AC4" w14:textId="45516903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925502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Ile298Thr</w:t>
            </w:r>
            <w:r w:rsidR="00925502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</w:tcPr>
          <w:p w14:paraId="01E5626F" w14:textId="20F96957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535272">
              <w:t>109595035</w:t>
            </w:r>
          </w:p>
        </w:tc>
        <w:tc>
          <w:tcPr>
            <w:tcW w:w="1494" w:type="dxa"/>
          </w:tcPr>
          <w:p w14:paraId="57FDFCC3" w14:textId="238DC8C4" w:rsidR="002230B0" w:rsidRPr="00B30105" w:rsidRDefault="002230B0" w:rsidP="002230B0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t>rs</w:t>
            </w:r>
            <w:r w:rsidRPr="00535272">
              <w:t>109595035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45D6A6C6" w14:textId="7CFF780C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16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56C8D3EB" w14:textId="6FAD6023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616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7176BDFA" w14:textId="694E219D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894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73631754" w14:textId="756C6A76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38997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3B82E6EE" w14:textId="5B3D1652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93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27E20437" w14:textId="518E1F88" w:rsidR="002230B0" w:rsidRPr="002B5C0C" w:rsidRDefault="002230B0" w:rsidP="002230B0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7,9</w:t>
            </w:r>
          </w:p>
        </w:tc>
        <w:tc>
          <w:tcPr>
            <w:tcW w:w="1513" w:type="dxa"/>
          </w:tcPr>
          <w:p w14:paraId="24C87DF6" w14:textId="43C5C5A2" w:rsidR="002230B0" w:rsidRPr="00B30105" w:rsidRDefault="001E6FF7" w:rsidP="002230B0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3A9500E3" w14:textId="6B11A8CF" w:rsidR="002230B0" w:rsidRDefault="00925502" w:rsidP="002230B0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CYWRlci1NZXVuaWVyPC9BdXRob3I+PFllYXI+MjAxMTwv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CYWRlci1NZXVuaWVyPC9BdXRob3I+PFllYXI+MjAxMTwv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11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3ECB4319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0C92767C" w14:textId="2A885FC3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925G&gt;A</w:t>
            </w:r>
          </w:p>
        </w:tc>
        <w:tc>
          <w:tcPr>
            <w:tcW w:w="1513" w:type="dxa"/>
            <w:vAlign w:val="bottom"/>
          </w:tcPr>
          <w:p w14:paraId="69D83222" w14:textId="34BA0A56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Gly309Ser)</w:t>
            </w:r>
          </w:p>
        </w:tc>
        <w:tc>
          <w:tcPr>
            <w:tcW w:w="1787" w:type="dxa"/>
            <w:vAlign w:val="bottom"/>
          </w:tcPr>
          <w:p w14:paraId="2608404F" w14:textId="330E0FE0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95067</w:t>
            </w:r>
          </w:p>
        </w:tc>
        <w:tc>
          <w:tcPr>
            <w:tcW w:w="1494" w:type="dxa"/>
            <w:vAlign w:val="bottom"/>
          </w:tcPr>
          <w:p w14:paraId="2597D724" w14:textId="70340296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04895305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4D253BA5" w14:textId="4EA599E9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07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286E124B" w14:textId="420E7163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0482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21C0898F" w14:textId="3F20B277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27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726A0345" w14:textId="646B4E5A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19082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680C637A" w14:textId="03A9CBB5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14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3E513170" w14:textId="52CD2006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8</w:t>
            </w:r>
          </w:p>
        </w:tc>
        <w:tc>
          <w:tcPr>
            <w:tcW w:w="1513" w:type="dxa"/>
          </w:tcPr>
          <w:p w14:paraId="4BE261AA" w14:textId="73904203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46C997A4" w14:textId="5443011E" w:rsidR="00B30105" w:rsidRPr="00B30105" w:rsidRDefault="00422E3F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/>
            </w:r>
            <w:r w:rsidR="001E6FF7">
              <w:rPr>
                <w:rFonts w:ascii="Calibri" w:hAnsi="Calibri" w:cs="Calibri"/>
              </w:rPr>
              <w:instrText xml:space="preserve"> ADDIN EN.CITE &lt;EndNote&gt;&lt;Cite&gt;&lt;Author&gt;Drenth&lt;/Author&gt;&lt;Year&gt;1994&lt;/Year&gt;&lt;RecNum&gt;7&lt;/RecNum&gt;&lt;DisplayText&gt;[3]&lt;/DisplayText&gt;&lt;record&gt;&lt;rec-number&gt;7&lt;/rec-number&gt;&lt;foreign-keys&gt;&lt;key app="EN" db-id="0xdwr0xfiw22dpewaex5addysea9z0fvxper" timestamp="1618829026"&gt;7&lt;/key&gt;&lt;/foreign-keys&gt;&lt;ref-type name="Journal Article"&gt;17&lt;/ref-type&gt;&lt;contributors&gt;&lt;authors&gt;&lt;author&gt;Drenth, J. P.&lt;/author&gt;&lt;author&gt;Haagsma, C. J.&lt;/author&gt;&lt;author&gt;van der Meer, J. W.&lt;/author&gt;&lt;/authors&gt;&lt;/contributors&gt;&lt;auth-address&gt;Department of Medicine, University Hospital St Radboud, Nijmegen, The Netherlands.&lt;/auth-address&gt;&lt;titles&gt;&lt;title&gt;Hyperimmunoglobulinemia D and periodic fever syndrome. The clinical spectrum in a series of 50 patients. International Hyper-IgD Study Group&lt;/title&gt;&lt;secondary-title&gt;Medicine (Baltimore)&lt;/secondary-title&gt;&lt;/titles&gt;&lt;periodical&gt;&lt;full-title&gt;Medicine (Baltimore)&lt;/full-title&gt;&lt;/periodical&gt;&lt;pages&gt;133-44&lt;/pages&gt;&lt;volume&gt;73&lt;/volume&gt;&lt;number&gt;3&lt;/number&gt;&lt;edition&gt;1994/05/01&lt;/edition&gt;&lt;keywords&gt;&lt;keyword&gt;Adolescent&lt;/keyword&gt;&lt;keyword&gt;Adult&lt;/keyword&gt;&lt;keyword&gt;Age of Onset&lt;/keyword&gt;&lt;keyword&gt;Aged&lt;/keyword&gt;&lt;keyword&gt;Child&lt;/keyword&gt;&lt;keyword&gt;Child, Preschool&lt;/keyword&gt;&lt;keyword&gt;Familial Mediterranean Fever/*diagnosis/immunology&lt;/keyword&gt;&lt;keyword&gt;Female&lt;/keyword&gt;&lt;keyword&gt;Fever/*diagnosis/immunology&lt;/keyword&gt;&lt;keyword&gt;Humans&lt;/keyword&gt;&lt;keyword&gt;Hypergammaglobulinemia/*diagnosis/immunology&lt;/keyword&gt;&lt;keyword&gt;Immunoglobulin D/*analysis/immunology&lt;/keyword&gt;&lt;keyword&gt;Male&lt;/keyword&gt;&lt;keyword&gt;Middle Aged&lt;/keyword&gt;&lt;keyword&gt;Prognosis&lt;/keyword&gt;&lt;keyword&gt;Splenomegaly/diagnosis/immunology&lt;/keyword&gt;&lt;keyword&gt;Syndrome&lt;/keyword&gt;&lt;/keywords&gt;&lt;dates&gt;&lt;year&gt;1994&lt;/year&gt;&lt;pub-dates&gt;&lt;date&gt;May&lt;/date&gt;&lt;/pub-dates&gt;&lt;/dates&gt;&lt;isbn&gt;0025-7974 (Print)&amp;#xD;0025-7974 (Linking)&lt;/isbn&gt;&lt;accession-num&gt;8190036&lt;/accession-num&gt;&lt;urls&gt;&lt;related-urls&gt;&lt;url&gt;https://www.ncbi.nlm.nih.gov/pubmed/8190036&lt;/url&gt;&lt;/related-urls&gt;&lt;/urls&gt;&lt;/record&gt;&lt;/Cite&gt;&lt;/EndNote&gt;</w:instrText>
            </w:r>
            <w:r>
              <w:rPr>
                <w:rFonts w:ascii="Calibri" w:hAnsi="Calibri" w:cs="Calibri"/>
              </w:rPr>
              <w:fldChar w:fldCharType="separate"/>
            </w:r>
            <w:r w:rsidR="001E6FF7">
              <w:rPr>
                <w:rFonts w:ascii="Calibri" w:hAnsi="Calibri" w:cs="Calibri"/>
                <w:noProof/>
              </w:rPr>
              <w:t>[3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63F1C206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16D9EBBA" w14:textId="4CCE8D36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928G&gt;A</w:t>
            </w:r>
          </w:p>
        </w:tc>
        <w:tc>
          <w:tcPr>
            <w:tcW w:w="1513" w:type="dxa"/>
            <w:vAlign w:val="bottom"/>
          </w:tcPr>
          <w:p w14:paraId="413509A6" w14:textId="08620DDA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Val310Met)</w:t>
            </w:r>
          </w:p>
        </w:tc>
        <w:tc>
          <w:tcPr>
            <w:tcW w:w="1787" w:type="dxa"/>
            <w:vAlign w:val="bottom"/>
          </w:tcPr>
          <w:p w14:paraId="2ABFFF4C" w14:textId="3D83CF9A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95070</w:t>
            </w:r>
          </w:p>
        </w:tc>
        <w:tc>
          <w:tcPr>
            <w:tcW w:w="1494" w:type="dxa"/>
            <w:vAlign w:val="bottom"/>
          </w:tcPr>
          <w:p w14:paraId="22B1BFDB" w14:textId="16541CF2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04895319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181A05B5" w14:textId="23F89FA5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96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3959BFBB" w14:textId="14113BF6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1039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431D2DA5" w14:textId="7435F6A0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392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516CDC12" w14:textId="5543430C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468391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5843832B" w14:textId="107004FF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18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310BE04A" w14:textId="22526DA8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5</w:t>
            </w:r>
          </w:p>
        </w:tc>
        <w:tc>
          <w:tcPr>
            <w:tcW w:w="1513" w:type="dxa"/>
          </w:tcPr>
          <w:p w14:paraId="2FA83E4A" w14:textId="00416CFF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646A7AB1" w14:textId="16955CAC" w:rsidR="00B30105" w:rsidRPr="00B30105" w:rsidRDefault="00422E3F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/>
            </w:r>
            <w:r w:rsidR="00292160">
              <w:rPr>
                <w:rFonts w:ascii="Calibri" w:hAnsi="Calibri" w:cs="Calibri"/>
              </w:rPr>
              <w:instrText xml:space="preserve"> ADDIN EN.CITE &lt;EndNote&gt;&lt;Cite&gt;&lt;Author&gt;Laccetta&lt;/Author&gt;&lt;Year&gt;2017&lt;/Year&gt;&lt;RecNum&gt;84&lt;/RecNum&gt;&lt;DisplayText&gt;[31]&lt;/DisplayText&gt;&lt;record&gt;&lt;rec-number&gt;84&lt;/rec-number&gt;&lt;foreign-keys&gt;&lt;key app="EN" db-id="0xdwr0xfiw22dpewaex5addysea9z0fvxper" timestamp="1621588323"&gt;84&lt;/key&gt;&lt;/foreign-keys&gt;&lt;ref-type name="Journal Article"&gt;17&lt;/ref-type&gt;&lt;contributors&gt;&lt;authors&gt;&lt;author&gt;Laccetta, G.&lt;/author&gt;&lt;author&gt;Tutera, M.&lt;/author&gt;&lt;author&gt;Miccoli, M.&lt;/author&gt;&lt;author&gt;Consolini, R.&lt;/author&gt;&lt;/authors&gt;&lt;/contributors&gt;&lt;auth-address&gt;Department of Pediatrics, Faculty of Medicine, University of Pisa, Pisa, Italy.&amp;#xD;Department of Clinical and Experimental Medicine, Faculty of Medicine, University of Pisa, Pisa, Italy.&lt;/auth-address&gt;&lt;titles&gt;&lt;title&gt;Effects of Anakinra on Health-Related Quality of Life in a Patient with 1129G&amp;gt;A/928G&amp;gt;A Mutations in MVK Gene and Heterozygosity for the Mutation 2107C&amp;gt;A in CIAS1 Gene&lt;/title&gt;&lt;secondary-title&gt;Front Pediatr&lt;/secondary-title&gt;&lt;/titles&gt;&lt;periodical&gt;&lt;full-title&gt;Front Pediatr&lt;/full-title&gt;&lt;/periodical&gt;&lt;pages&gt;128&lt;/pages&gt;&lt;volume&gt;5&lt;/volume&gt;&lt;edition&gt;2017/06/24&lt;/edition&gt;&lt;keywords&gt;&lt;keyword&gt;anakinra&lt;/keyword&gt;&lt;keyword&gt;autoinflammatory diseases&lt;/keyword&gt;&lt;keyword&gt;fever&lt;/keyword&gt;&lt;keyword&gt;health-related quality of life&lt;/keyword&gt;&lt;keyword&gt;mevalonate kinase deficiency&lt;/keyword&gt;&lt;/keywords&gt;&lt;dates&gt;&lt;year&gt;2017&lt;/year&gt;&lt;/dates&gt;&lt;isbn&gt;2296-2360 (Print)&amp;#xD;2296-2360 (Linking)&lt;/isbn&gt;&lt;accession-num&gt;28638818&lt;/accession-num&gt;&lt;urls&gt;&lt;related-urls&gt;&lt;url&gt;https://www.ncbi.nlm.nih.gov/pubmed/28638818&lt;/url&gt;&lt;/related-urls&gt;&lt;/urls&gt;&lt;custom2&gt;PMC5461265&lt;/custom2&gt;&lt;electronic-resource-num&gt;10.3389/fped.2017.00128&lt;/electronic-resource-num&gt;&lt;/record&gt;&lt;/Cite&gt;&lt;/EndNote&gt;</w:instrText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31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30868743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78F135D4" w14:textId="4A26603F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928G&gt;C</w:t>
            </w:r>
          </w:p>
        </w:tc>
        <w:tc>
          <w:tcPr>
            <w:tcW w:w="1513" w:type="dxa"/>
            <w:vAlign w:val="bottom"/>
          </w:tcPr>
          <w:p w14:paraId="58AB0F35" w14:textId="545E10DD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925502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Val310Leu</w:t>
            </w:r>
            <w:r w:rsidR="00925502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  <w:vAlign w:val="bottom"/>
          </w:tcPr>
          <w:p w14:paraId="35735493" w14:textId="13ECDF14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2230B0">
              <w:rPr>
                <w:rFonts w:ascii="Calibri" w:hAnsi="Calibri" w:cs="Calibri"/>
                <w:color w:val="000000"/>
              </w:rPr>
              <w:t>109595070</w:t>
            </w:r>
          </w:p>
        </w:tc>
        <w:tc>
          <w:tcPr>
            <w:tcW w:w="1494" w:type="dxa"/>
            <w:vAlign w:val="bottom"/>
          </w:tcPr>
          <w:p w14:paraId="24804998" w14:textId="0136C734" w:rsidR="001E6FF7" w:rsidRPr="00B30105" w:rsidRDefault="001E6FF7" w:rsidP="001E6FF7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-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68941CEA" w14:textId="64C41A4C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85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15262EE7" w14:textId="5231D0F1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134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74E20AFD" w14:textId="5C2986A4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052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1ECC7928" w14:textId="401F1A4B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246201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2550C714" w14:textId="04408B7D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31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26F2120C" w14:textId="3B33DE87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3,5</w:t>
            </w:r>
          </w:p>
        </w:tc>
        <w:tc>
          <w:tcPr>
            <w:tcW w:w="1513" w:type="dxa"/>
          </w:tcPr>
          <w:p w14:paraId="2FAB30A6" w14:textId="216B1B18" w:rsidR="001E6FF7" w:rsidRPr="00B30105" w:rsidRDefault="001E6FF7" w:rsidP="001E6FF7">
            <w:pPr>
              <w:jc w:val="center"/>
              <w:rPr>
                <w:rFonts w:ascii="Calibri" w:hAnsi="Calibri" w:cs="Calibri"/>
              </w:rPr>
            </w:pPr>
            <w:r w:rsidRPr="00274B2B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5576256C" w14:textId="56966712" w:rsidR="001E6FF7" w:rsidRDefault="00925502" w:rsidP="001E6FF7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CYWRlci1NZXVuaWVyPC9BdXRob3I+PFllYXI+MjAxMTwv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CYWRlci1NZXVuaWVyPC9BdXRob3I+PFllYXI+MjAxMTwv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11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4A4ACA1C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2947B4FA" w14:textId="0605DD37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962T&gt;C</w:t>
            </w:r>
          </w:p>
        </w:tc>
        <w:tc>
          <w:tcPr>
            <w:tcW w:w="1513" w:type="dxa"/>
            <w:vAlign w:val="bottom"/>
          </w:tcPr>
          <w:p w14:paraId="3EF6A839" w14:textId="744F3B15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925502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Val321Ala</w:t>
            </w:r>
            <w:r w:rsidR="00925502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  <w:vAlign w:val="bottom"/>
          </w:tcPr>
          <w:p w14:paraId="17A05E8A" w14:textId="0CD7475E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2230B0">
              <w:rPr>
                <w:rFonts w:ascii="Calibri" w:hAnsi="Calibri" w:cs="Calibri"/>
                <w:color w:val="000000"/>
              </w:rPr>
              <w:t>109595104</w:t>
            </w:r>
          </w:p>
        </w:tc>
        <w:tc>
          <w:tcPr>
            <w:tcW w:w="1494" w:type="dxa"/>
            <w:vAlign w:val="bottom"/>
          </w:tcPr>
          <w:p w14:paraId="7E5780B6" w14:textId="76C6E3E6" w:rsidR="001E6FF7" w:rsidRPr="00B30105" w:rsidRDefault="001E6FF7" w:rsidP="001E6FF7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-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7DF1C93D" w14:textId="499D51F4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91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3FC22491" w14:textId="335DD515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1082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1601AED0" w14:textId="31C45F7F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708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599C16C3" w14:textId="55904EF2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137573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54220F54" w14:textId="1C318284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21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39B2F736" w14:textId="3268CB4F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7,5</w:t>
            </w:r>
          </w:p>
        </w:tc>
        <w:tc>
          <w:tcPr>
            <w:tcW w:w="1513" w:type="dxa"/>
          </w:tcPr>
          <w:p w14:paraId="21C2A976" w14:textId="24FB3413" w:rsidR="001E6FF7" w:rsidRPr="00B30105" w:rsidRDefault="001E6FF7" w:rsidP="001E6FF7">
            <w:pPr>
              <w:jc w:val="center"/>
              <w:rPr>
                <w:rFonts w:ascii="Calibri" w:hAnsi="Calibri" w:cs="Calibri"/>
              </w:rPr>
            </w:pPr>
            <w:r w:rsidRPr="00274B2B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43EBDB59" w14:textId="2DB8FB70" w:rsidR="001E6FF7" w:rsidRDefault="00925502" w:rsidP="001E6FF7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CYWRlci1NZXVuaWVyPC9BdXRob3I+PFllYXI+MjAxMTwv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=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CYWRlci1NZXVuaWVyPC9BdXRob3I+PFllYXI+MjAxMTwv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=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5, 11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508213BC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4CAD4555" w14:textId="2B0C3480" w:rsidR="001E6FF7" w:rsidRPr="00B30105" w:rsidRDefault="001E6FF7" w:rsidP="001E6FF7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964A&gt;T</w:t>
            </w:r>
          </w:p>
        </w:tc>
        <w:tc>
          <w:tcPr>
            <w:tcW w:w="1513" w:type="dxa"/>
            <w:vAlign w:val="bottom"/>
          </w:tcPr>
          <w:p w14:paraId="2E49AFF6" w14:textId="6EBA9E91" w:rsidR="001E6FF7" w:rsidRPr="00B30105" w:rsidRDefault="001E6FF7" w:rsidP="001E6FF7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Thr322Ser)</w:t>
            </w:r>
          </w:p>
        </w:tc>
        <w:tc>
          <w:tcPr>
            <w:tcW w:w="1787" w:type="dxa"/>
            <w:vAlign w:val="bottom"/>
          </w:tcPr>
          <w:p w14:paraId="5BF0414A" w14:textId="04C02EE0" w:rsidR="001E6FF7" w:rsidRPr="00B30105" w:rsidRDefault="001E6FF7" w:rsidP="001E6FF7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95106</w:t>
            </w:r>
          </w:p>
        </w:tc>
        <w:tc>
          <w:tcPr>
            <w:tcW w:w="1494" w:type="dxa"/>
            <w:vAlign w:val="bottom"/>
          </w:tcPr>
          <w:p w14:paraId="2B059451" w14:textId="513C4A1F" w:rsidR="001E6FF7" w:rsidRPr="00B30105" w:rsidRDefault="001E6FF7" w:rsidP="001E6FF7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-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1017B880" w14:textId="347C51C0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86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790DCE81" w14:textId="2059058C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2607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21B81A0F" w14:textId="12369AB0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574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2ECC7A35" w14:textId="53D908B6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117301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7579050A" w14:textId="482FFF7D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56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3EC33CE8" w14:textId="4F4599F3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4,5</w:t>
            </w:r>
          </w:p>
        </w:tc>
        <w:tc>
          <w:tcPr>
            <w:tcW w:w="1513" w:type="dxa"/>
          </w:tcPr>
          <w:p w14:paraId="630455E3" w14:textId="09B024D6" w:rsidR="001E6FF7" w:rsidRPr="00B30105" w:rsidRDefault="001E6FF7" w:rsidP="001E6FF7">
            <w:pPr>
              <w:jc w:val="center"/>
              <w:rPr>
                <w:rFonts w:ascii="Calibri" w:hAnsi="Calibri" w:cs="Calibri"/>
              </w:rPr>
            </w:pPr>
            <w:r w:rsidRPr="00274B2B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385FDBDA" w14:textId="7839519D" w:rsidR="001E6FF7" w:rsidRPr="00B30105" w:rsidRDefault="001E6FF7" w:rsidP="001E6FF7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Ub3BhbG9nbHU8L0F1dGhvcj48WWVhcj4yMDA4PC9ZZWFy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=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 </w:instrText>
            </w:r>
            <w:r w:rsidR="00292160">
              <w:rPr>
                <w:rFonts w:ascii="Calibri" w:hAnsi="Calibri" w:cs="Calibri"/>
              </w:rPr>
              <w:fldChar w:fldCharType="begin">
                <w:fldData xml:space="preserve">PEVuZE5vdGU+PENpdGU+PEF1dGhvcj5Ub3BhbG9nbHU8L0F1dGhvcj48WWVhcj4yMDA4PC9ZZWFy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=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.DATA </w:instrText>
            </w:r>
            <w:r w:rsidR="00292160">
              <w:rPr>
                <w:rFonts w:ascii="Calibri" w:hAnsi="Calibri" w:cs="Calibri"/>
              </w:rPr>
            </w:r>
            <w:r w:rsidR="00292160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32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4D3F64D0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293BEF76" w14:textId="0E46CAD9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976G&gt;A</w:t>
            </w:r>
          </w:p>
        </w:tc>
        <w:tc>
          <w:tcPr>
            <w:tcW w:w="1513" w:type="dxa"/>
            <w:vAlign w:val="bottom"/>
          </w:tcPr>
          <w:p w14:paraId="7B5E4560" w14:textId="36BC3E9B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Gly326Arg)</w:t>
            </w:r>
          </w:p>
        </w:tc>
        <w:tc>
          <w:tcPr>
            <w:tcW w:w="1787" w:type="dxa"/>
            <w:vAlign w:val="bottom"/>
          </w:tcPr>
          <w:p w14:paraId="6A9866F6" w14:textId="5BD2F860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95118</w:t>
            </w:r>
          </w:p>
        </w:tc>
        <w:tc>
          <w:tcPr>
            <w:tcW w:w="1494" w:type="dxa"/>
            <w:vAlign w:val="bottom"/>
          </w:tcPr>
          <w:p w14:paraId="73B2EB91" w14:textId="467BF708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04895308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320411B6" w14:textId="74694249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72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61284CA8" w14:textId="0520EF99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0457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6211A531" w14:textId="5B946479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283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59FB32AC" w14:textId="66DF5005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35754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14D3E394" w14:textId="200DB665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03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1FCE583E" w14:textId="3C2FE9E7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5,2</w:t>
            </w:r>
          </w:p>
        </w:tc>
        <w:tc>
          <w:tcPr>
            <w:tcW w:w="1513" w:type="dxa"/>
          </w:tcPr>
          <w:p w14:paraId="4A1C1432" w14:textId="1FC1F413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323F9B8E" w14:textId="6FCC1688" w:rsidR="00B30105" w:rsidRPr="00B30105" w:rsidRDefault="00422E3F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OYXJ1dG88L0F1dGhvcj48WWVhcj4yMDA5PC9ZZWFyPjxS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 </w:instrText>
            </w:r>
            <w:r w:rsidR="00292160">
              <w:rPr>
                <w:rFonts w:ascii="Calibri" w:hAnsi="Calibri" w:cs="Calibri"/>
              </w:rPr>
              <w:fldChar w:fldCharType="begin">
                <w:fldData xml:space="preserve">PEVuZE5vdGU+PENpdGU+PEF1dGhvcj5OYXJ1dG88L0F1dGhvcj48WWVhcj4yMDA5PC9ZZWFyPjxS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.DATA </w:instrText>
            </w:r>
            <w:r w:rsidR="00292160">
              <w:rPr>
                <w:rFonts w:ascii="Calibri" w:hAnsi="Calibri" w:cs="Calibri"/>
              </w:rPr>
            </w:r>
            <w:r w:rsidR="00292160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12, 33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0C6A90D7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6CDD4912" w14:textId="4CE0B116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985A&gt;C</w:t>
            </w:r>
          </w:p>
        </w:tc>
        <w:tc>
          <w:tcPr>
            <w:tcW w:w="1513" w:type="dxa"/>
            <w:vAlign w:val="bottom"/>
          </w:tcPr>
          <w:p w14:paraId="00492949" w14:textId="18A2C069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Ser329Arg)</w:t>
            </w:r>
          </w:p>
        </w:tc>
        <w:tc>
          <w:tcPr>
            <w:tcW w:w="1787" w:type="dxa"/>
            <w:vAlign w:val="bottom"/>
          </w:tcPr>
          <w:p w14:paraId="11C17ECF" w14:textId="3CD3F971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95127</w:t>
            </w:r>
          </w:p>
        </w:tc>
        <w:tc>
          <w:tcPr>
            <w:tcW w:w="1494" w:type="dxa"/>
            <w:vAlign w:val="bottom"/>
          </w:tcPr>
          <w:p w14:paraId="472A81E6" w14:textId="0DE9E9D5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-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44C62D53" w14:textId="491B0DB8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87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01C5B43B" w14:textId="2DEA1B32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882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189FDE34" w14:textId="09220E5B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58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481C2F29" w14:textId="7A8D6D95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30231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7C4A0032" w14:textId="1EB1D3A2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27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3DF6893B" w14:textId="152D089B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9,1</w:t>
            </w:r>
          </w:p>
        </w:tc>
        <w:tc>
          <w:tcPr>
            <w:tcW w:w="1513" w:type="dxa"/>
          </w:tcPr>
          <w:p w14:paraId="35FB7B12" w14:textId="6EBD2D87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0BAD24D4" w14:textId="5F3467AC" w:rsidR="00B30105" w:rsidRPr="00B30105" w:rsidRDefault="00422E3F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UYWthZGE8L0F1dGhvcj48WWVhcj4yMDAzPC9ZZWFyPjxS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 </w:instrText>
            </w:r>
            <w:r w:rsidR="00292160">
              <w:rPr>
                <w:rFonts w:ascii="Calibri" w:hAnsi="Calibri" w:cs="Calibri"/>
              </w:rPr>
              <w:fldChar w:fldCharType="begin">
                <w:fldData xml:space="preserve">PEVuZE5vdGU+PENpdGU+PEF1dGhvcj5UYWthZGE8L0F1dGhvcj48WWVhcj4yMDAzPC9ZZWFyPjxS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.DATA </w:instrText>
            </w:r>
            <w:r w:rsidR="00292160">
              <w:rPr>
                <w:rFonts w:ascii="Calibri" w:hAnsi="Calibri" w:cs="Calibri"/>
              </w:rPr>
            </w:r>
            <w:r w:rsidR="00292160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34, 35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1E046510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77C8B938" w14:textId="2BCB2527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986G&gt;A</w:t>
            </w:r>
          </w:p>
        </w:tc>
        <w:tc>
          <w:tcPr>
            <w:tcW w:w="1513" w:type="dxa"/>
            <w:vAlign w:val="bottom"/>
          </w:tcPr>
          <w:p w14:paraId="6A76895C" w14:textId="3D59855B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925502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Ser329Asn</w:t>
            </w:r>
            <w:r w:rsidR="00925502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</w:tcPr>
          <w:p w14:paraId="60807D8A" w14:textId="32314EB8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1606BB">
              <w:t>109595128</w:t>
            </w:r>
          </w:p>
        </w:tc>
        <w:tc>
          <w:tcPr>
            <w:tcW w:w="1494" w:type="dxa"/>
          </w:tcPr>
          <w:p w14:paraId="3C5CFF49" w14:textId="765EF0F5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t>rs</w:t>
            </w:r>
            <w:r w:rsidRPr="001606BB">
              <w:t>109595128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56BA596D" w14:textId="7C905C38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76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4605967F" w14:textId="492EDD22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22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5F6B4F31" w14:textId="25E646E2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633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32C9E876" w14:textId="0E3A044D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429145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06E7D2A8" w14:textId="62C3BA4A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51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06893E11" w14:textId="09CE8B31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8</w:t>
            </w:r>
          </w:p>
        </w:tc>
        <w:tc>
          <w:tcPr>
            <w:tcW w:w="1513" w:type="dxa"/>
          </w:tcPr>
          <w:p w14:paraId="5A1ECD25" w14:textId="34897944" w:rsidR="001E6FF7" w:rsidRPr="00B30105" w:rsidRDefault="001E6FF7" w:rsidP="001E6FF7">
            <w:pPr>
              <w:jc w:val="center"/>
              <w:rPr>
                <w:rFonts w:ascii="Calibri" w:hAnsi="Calibri" w:cs="Calibri"/>
              </w:rPr>
            </w:pPr>
            <w:r w:rsidRPr="00676653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6AB0DC68" w14:textId="11E7BC0D" w:rsidR="001E6FF7" w:rsidRDefault="00925502" w:rsidP="001E6FF7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/>
            </w:r>
            <w:r>
              <w:rPr>
                <w:rFonts w:ascii="Calibri" w:hAnsi="Calibri" w:cs="Calibri"/>
              </w:rPr>
              <w:instrText xml:space="preserve"> ADDIN EN.CITE &lt;EndNote&gt;&lt;Cite&gt;&lt;Author&gt;Boursier&lt;/Author&gt;&lt;Year&gt;2021&lt;/Year&gt;&lt;RecNum&gt;52&lt;/RecNum&gt;&lt;DisplayText&gt;[2]&lt;/DisplayText&gt;&lt;record&gt;&lt;rec-number&gt;52&lt;/rec-number&gt;&lt;foreign-keys&gt;&lt;key app="EN" db-id="0xdwr0xfiw22dpewaex5addysea9z0fvxper" timestamp="1621354717"&gt;52&lt;/key&gt;&lt;/foreign-keys&gt;&lt;ref-type name="Journal Article"&gt;17&lt;/ref-type&gt;&lt;contributors&gt;&lt;authors&gt;&lt;author&gt;Boursier, G.&lt;/author&gt;&lt;author&gt;Rittore, C.&lt;/author&gt;&lt;author&gt;Milhavet, F.&lt;/author&gt;&lt;author&gt;Cuisset, L.&lt;/author&gt;&lt;author&gt;Touitou, I.&lt;/author&gt;&lt;/authors&gt;&lt;/contributors&gt;&lt;auth-address&gt;Department of Medical Genetics, Rare Diseases and Personalized Medicine, Rare and Autoinflammatory Diseases Unit, CHU, 34295 Montpellier, France.&amp;#xD;IRMB, University of Montpellier, INSERM, 34295 Montpellier, France.&amp;#xD;Genetic and Molecular Biology Laboratory, Cochin Hospital, 75014 Paris, France.&lt;/auth-address&gt;&lt;titles&gt;&lt;title&gt;Mevalonate Kinase-Associated Diseases: Hunting for Phenotype-Genotype Correlation&lt;/title&gt;&lt;secondary-title&gt;J Clin Med&lt;/secondary-title&gt;&lt;/titles&gt;&lt;periodical&gt;&lt;full-title&gt;J Clin Med&lt;/full-title&gt;&lt;/periodical&gt;&lt;volume&gt;10&lt;/volume&gt;&lt;number&gt;8&lt;/number&gt;&lt;edition&gt;2021/05/01&lt;/edition&gt;&lt;keywords&gt;&lt;keyword&gt;autoinflammatory diseases&lt;/keyword&gt;&lt;keyword&gt;hyper-IgD syndrome&lt;/keyword&gt;&lt;keyword&gt;mevalonate kinase deficiency&lt;/keyword&gt;&lt;keyword&gt;mevalonic aciduria&lt;/keyword&gt;&lt;keyword&gt;phenotype-genotype correlation&lt;/keyword&gt;&lt;keyword&gt;porokeratosis&lt;/keyword&gt;&lt;/keywords&gt;&lt;dates&gt;&lt;year&gt;2021&lt;/year&gt;&lt;pub-dates&gt;&lt;date&gt;Apr 7&lt;/date&gt;&lt;/pub-dates&gt;&lt;/dates&gt;&lt;isbn&gt;2077-0383 (Print)&amp;#xD;2077-0383 (Linking)&lt;/isbn&gt;&lt;accession-num&gt;33917151&lt;/accession-num&gt;&lt;urls&gt;&lt;related-urls&gt;&lt;url&gt;https://www.ncbi.nlm.nih.gov/pubmed/33917151&lt;/url&gt;&lt;/related-urls&gt;&lt;/urls&gt;&lt;custom2&gt;PMC8067830&lt;/custom2&gt;&lt;electronic-resource-num&gt;10.3390/jcm10081552&lt;/electronic-resource-num&gt;&lt;/record&gt;&lt;/Cite&gt;&lt;/EndNote&gt;</w:instrText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2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700AEE62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74310A83" w14:textId="0EF34927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1000G&gt;A</w:t>
            </w:r>
          </w:p>
        </w:tc>
        <w:tc>
          <w:tcPr>
            <w:tcW w:w="1513" w:type="dxa"/>
            <w:vAlign w:val="bottom"/>
          </w:tcPr>
          <w:p w14:paraId="186D3988" w14:textId="2EB0688C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925502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Ala334Thr</w:t>
            </w:r>
            <w:r w:rsidR="00925502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</w:tcPr>
          <w:p w14:paraId="3144C649" w14:textId="74680A91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FE2870">
              <w:t>109595142</w:t>
            </w:r>
          </w:p>
        </w:tc>
        <w:tc>
          <w:tcPr>
            <w:tcW w:w="1494" w:type="dxa"/>
          </w:tcPr>
          <w:p w14:paraId="3677BAFB" w14:textId="48494332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t>rs</w:t>
            </w:r>
            <w:r w:rsidRPr="00FE2870">
              <w:t>109595142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2A4D0E92" w14:textId="79E8043F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92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6934B347" w14:textId="54F7E9F5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1076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25CEAC7F" w14:textId="45D74C9F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601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04BC47BA" w14:textId="6FA349D3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469035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461857E7" w14:textId="66540A3A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62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2EF10EA3" w14:textId="41194689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7,1</w:t>
            </w:r>
          </w:p>
        </w:tc>
        <w:tc>
          <w:tcPr>
            <w:tcW w:w="1513" w:type="dxa"/>
          </w:tcPr>
          <w:p w14:paraId="70CB5542" w14:textId="18FDE5C5" w:rsidR="001E6FF7" w:rsidRPr="00B30105" w:rsidRDefault="001E6FF7" w:rsidP="001E6FF7">
            <w:pPr>
              <w:jc w:val="center"/>
              <w:rPr>
                <w:rFonts w:ascii="Calibri" w:hAnsi="Calibri" w:cs="Calibri"/>
              </w:rPr>
            </w:pPr>
            <w:r w:rsidRPr="00676653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4392C135" w14:textId="36D1299B" w:rsidR="001E6FF7" w:rsidRDefault="00925502" w:rsidP="001E6FF7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IaW5zb248L0F1dGhvcj48WWVhcj4xOTk5PC9ZZWFyPjxS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IaW5zb248L0F1dGhvcj48WWVhcj4xOTk5PC9ZZWFyPjxS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36, 37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7EDF1166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577C04E6" w14:textId="25300EFA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1004G&gt;A</w:t>
            </w:r>
          </w:p>
        </w:tc>
        <w:tc>
          <w:tcPr>
            <w:tcW w:w="1513" w:type="dxa"/>
            <w:vAlign w:val="bottom"/>
          </w:tcPr>
          <w:p w14:paraId="4BD4D461" w14:textId="1EF17DF0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925502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Gly335Asp</w:t>
            </w:r>
            <w:r w:rsidR="00925502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  <w:vAlign w:val="bottom"/>
          </w:tcPr>
          <w:p w14:paraId="3EE46B80" w14:textId="4F7EEA55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2230B0">
              <w:rPr>
                <w:rFonts w:ascii="Calibri" w:hAnsi="Calibri" w:cs="Calibri"/>
                <w:color w:val="000000"/>
              </w:rPr>
              <w:t>109595146</w:t>
            </w:r>
          </w:p>
        </w:tc>
        <w:tc>
          <w:tcPr>
            <w:tcW w:w="1494" w:type="dxa"/>
            <w:vAlign w:val="bottom"/>
          </w:tcPr>
          <w:p w14:paraId="5BFCD44E" w14:textId="60F418DA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0D69A721" w14:textId="128F68CC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78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293D5AF5" w14:textId="22B4062B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357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31D724CC" w14:textId="6F5D71F7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943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25AB7E01" w14:textId="6EEA0278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3645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3F0DA250" w14:textId="226DAB9C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52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0918A883" w14:textId="645D3671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8,3</w:t>
            </w:r>
          </w:p>
        </w:tc>
        <w:tc>
          <w:tcPr>
            <w:tcW w:w="1513" w:type="dxa"/>
          </w:tcPr>
          <w:p w14:paraId="12056E14" w14:textId="5F6475A8" w:rsidR="001E6FF7" w:rsidRPr="00B30105" w:rsidRDefault="001E6FF7" w:rsidP="001E6FF7">
            <w:pPr>
              <w:jc w:val="center"/>
              <w:rPr>
                <w:rFonts w:ascii="Calibri" w:hAnsi="Calibri" w:cs="Calibri"/>
              </w:rPr>
            </w:pPr>
            <w:r w:rsidRPr="00676653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755CA97D" w14:textId="0AABFAAC" w:rsidR="001E6FF7" w:rsidRDefault="00283ADA" w:rsidP="001E6FF7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CYWRlci1NZXVuaWVyPC9BdXRob3I+PFllYXI+MjAxMTwv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CYWRlci1NZXVuaWVyPC9BdXRob3I+PFllYXI+MjAxMTwv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11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25783604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4EAB72F6" w14:textId="123EC001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1006G&gt;A</w:t>
            </w:r>
          </w:p>
        </w:tc>
        <w:tc>
          <w:tcPr>
            <w:tcW w:w="1513" w:type="dxa"/>
            <w:vAlign w:val="bottom"/>
          </w:tcPr>
          <w:p w14:paraId="2266196A" w14:textId="3581A47E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283ADA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Gly336Ser</w:t>
            </w:r>
            <w:r w:rsidR="00283ADA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</w:tcPr>
          <w:p w14:paraId="41E9CD60" w14:textId="2EFC42D4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6D7E2E">
              <w:t>109595148</w:t>
            </w:r>
          </w:p>
        </w:tc>
        <w:tc>
          <w:tcPr>
            <w:tcW w:w="1494" w:type="dxa"/>
          </w:tcPr>
          <w:p w14:paraId="4178BBDC" w14:textId="76BB1115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t>rs</w:t>
            </w:r>
            <w:r w:rsidRPr="006D7E2E">
              <w:t>109595148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4FCBB48C" w14:textId="66FE84C9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09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54DA3F97" w14:textId="4D38F6E6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145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53C670CD" w14:textId="1D64B444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631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7EE2465B" w14:textId="3B645EF5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255409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49B201C0" w14:textId="149BB712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03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4CFA03C8" w14:textId="34CAEDC1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5,9</w:t>
            </w:r>
          </w:p>
        </w:tc>
        <w:tc>
          <w:tcPr>
            <w:tcW w:w="1513" w:type="dxa"/>
          </w:tcPr>
          <w:p w14:paraId="2E6FF21D" w14:textId="2C0285A0" w:rsidR="001E6FF7" w:rsidRPr="00B30105" w:rsidRDefault="001E6FF7" w:rsidP="001E6FF7">
            <w:pPr>
              <w:jc w:val="center"/>
              <w:rPr>
                <w:rFonts w:ascii="Calibri" w:hAnsi="Calibri" w:cs="Calibri"/>
              </w:rPr>
            </w:pPr>
            <w:r w:rsidRPr="00676653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17A80FF0" w14:textId="5B034DD9" w:rsidR="001E6FF7" w:rsidRDefault="00283ADA" w:rsidP="001E6FF7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CaWFuY288L0F1dGhvcj48WWVhcj4yMDE0PC9ZZWFyPjxS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CaWFuY288L0F1dGhvcj48WWVhcj4yMDE0PC9ZZWFyPjxS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2, 38, 39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11F16CD5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6F4347F1" w14:textId="62F6730E" w:rsidR="001E6FF7" w:rsidRPr="00B30105" w:rsidRDefault="001E6FF7" w:rsidP="001E6FF7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1013G&gt;A</w:t>
            </w:r>
          </w:p>
        </w:tc>
        <w:tc>
          <w:tcPr>
            <w:tcW w:w="1513" w:type="dxa"/>
            <w:vAlign w:val="bottom"/>
          </w:tcPr>
          <w:p w14:paraId="032BDF77" w14:textId="6C3DC45B" w:rsidR="001E6FF7" w:rsidRPr="00B30105" w:rsidRDefault="001E6FF7" w:rsidP="001E6FF7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Gly338Asp)</w:t>
            </w:r>
          </w:p>
        </w:tc>
        <w:tc>
          <w:tcPr>
            <w:tcW w:w="1787" w:type="dxa"/>
            <w:vAlign w:val="bottom"/>
          </w:tcPr>
          <w:p w14:paraId="452895E5" w14:textId="2B153520" w:rsidR="001E6FF7" w:rsidRPr="00B30105" w:rsidRDefault="001E6FF7" w:rsidP="001E6FF7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95155</w:t>
            </w:r>
          </w:p>
        </w:tc>
        <w:tc>
          <w:tcPr>
            <w:tcW w:w="1494" w:type="dxa"/>
            <w:vAlign w:val="bottom"/>
          </w:tcPr>
          <w:p w14:paraId="410B5ED7" w14:textId="2CF4E274" w:rsidR="001E6FF7" w:rsidRPr="00B30105" w:rsidRDefault="001E6FF7" w:rsidP="001E6FF7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173106336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6C42371E" w14:textId="2710B3E9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84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43497202" w14:textId="46D2C51D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0648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73A79728" w14:textId="1EE0D0B7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78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7F5ED0F7" w14:textId="31B3B487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20164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7383823F" w14:textId="562173C9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48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1728A818" w14:textId="7BAFD2EF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8,9</w:t>
            </w:r>
          </w:p>
        </w:tc>
        <w:tc>
          <w:tcPr>
            <w:tcW w:w="1513" w:type="dxa"/>
          </w:tcPr>
          <w:p w14:paraId="0DC56847" w14:textId="1041753F" w:rsidR="001E6FF7" w:rsidRPr="00B30105" w:rsidRDefault="001E6FF7" w:rsidP="001E6FF7">
            <w:pPr>
              <w:jc w:val="center"/>
              <w:rPr>
                <w:rFonts w:ascii="Calibri" w:hAnsi="Calibri" w:cs="Calibri"/>
              </w:rPr>
            </w:pPr>
            <w:r w:rsidRPr="00676653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693E312D" w14:textId="177EBAF1" w:rsidR="001E6FF7" w:rsidRPr="00B30105" w:rsidRDefault="001E6FF7" w:rsidP="001E6FF7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CZXJvZHk8L0F1dGhvcj48WWVhcj4yMDE1PC9ZZWFyPjxS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CZXJvZHk8L0F1dGhvcj48WWVhcj4yMDE1PC9ZZWFyPjxS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1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45B2BECC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1EC16BB7" w14:textId="5355F067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1015T&gt;A</w:t>
            </w:r>
          </w:p>
        </w:tc>
        <w:tc>
          <w:tcPr>
            <w:tcW w:w="1513" w:type="dxa"/>
            <w:vAlign w:val="bottom"/>
          </w:tcPr>
          <w:p w14:paraId="7D4DFE0E" w14:textId="73D6D6DF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283ADA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Cys339Ser</w:t>
            </w:r>
            <w:r w:rsidR="00283ADA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  <w:vAlign w:val="bottom"/>
          </w:tcPr>
          <w:p w14:paraId="3418503B" w14:textId="147AEFFC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hr12:</w:t>
            </w:r>
            <w:r w:rsidRPr="002C44EC">
              <w:rPr>
                <w:rFonts w:ascii="Calibri" w:hAnsi="Calibri" w:cs="Calibri"/>
                <w:color w:val="000000"/>
              </w:rPr>
              <w:t>109595157</w:t>
            </w:r>
          </w:p>
        </w:tc>
        <w:tc>
          <w:tcPr>
            <w:tcW w:w="1494" w:type="dxa"/>
            <w:vAlign w:val="bottom"/>
          </w:tcPr>
          <w:p w14:paraId="23CAA5B3" w14:textId="4B5547D9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30439BB2" w14:textId="4A173D30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68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2CB8C312" w14:textId="7893382B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895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47206759" w14:textId="42DED2BD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083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4129AB0E" w14:textId="79478615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367416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76941D3C" w14:textId="47EFC346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32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2B328F3E" w14:textId="542320C8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8,4</w:t>
            </w:r>
          </w:p>
        </w:tc>
        <w:tc>
          <w:tcPr>
            <w:tcW w:w="1513" w:type="dxa"/>
          </w:tcPr>
          <w:p w14:paraId="4DAE0E85" w14:textId="3A3BB4F3" w:rsidR="001E6FF7" w:rsidRPr="00B30105" w:rsidRDefault="001E6FF7" w:rsidP="001E6FF7">
            <w:pPr>
              <w:jc w:val="center"/>
              <w:rPr>
                <w:rFonts w:ascii="Calibri" w:hAnsi="Calibri" w:cs="Calibri"/>
              </w:rPr>
            </w:pPr>
            <w:r w:rsidRPr="00676653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296FEBB8" w14:textId="5D2F9FA2" w:rsidR="001E6FF7" w:rsidRDefault="00283ADA" w:rsidP="001E6FF7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/>
            </w:r>
            <w:r>
              <w:rPr>
                <w:rFonts w:ascii="Calibri" w:hAnsi="Calibri" w:cs="Calibri"/>
              </w:rPr>
              <w:instrText xml:space="preserve"> ADDIN EN.CITE &lt;EndNote&gt;&lt;Cite&gt;&lt;Author&gt;Boursier&lt;/Author&gt;&lt;Year&gt;2021&lt;/Year&gt;&lt;RecNum&gt;52&lt;/RecNum&gt;&lt;DisplayText&gt;[2]&lt;/DisplayText&gt;&lt;record&gt;&lt;rec-number&gt;52&lt;/rec-number&gt;&lt;foreign-keys&gt;&lt;key app="EN" db-id="0xdwr0xfiw22dpewaex5addysea9z0fvxper" timestamp="1621354717"&gt;52&lt;/key&gt;&lt;/foreign-keys&gt;&lt;ref-type name="Journal Article"&gt;17&lt;/ref-type&gt;&lt;contributors&gt;&lt;authors&gt;&lt;author&gt;Boursier, G.&lt;/author&gt;&lt;author&gt;Rittore, C.&lt;/author&gt;&lt;author&gt;Milhavet, F.&lt;/author&gt;&lt;author&gt;Cuisset, L.&lt;/author&gt;&lt;author&gt;Touitou, I.&lt;/author&gt;&lt;/authors&gt;&lt;/contributors&gt;&lt;auth-address&gt;Department of Medical Genetics, Rare Diseases and Personalized Medicine, Rare and Autoinflammatory Diseases Unit, CHU, 34295 Montpellier, France.&amp;#xD;IRMB, University of Montpellier, INSERM, 34295 Montpellier, France.&amp;#xD;Genetic and Molecular Biology Laboratory, Cochin Hospital, 75014 Paris, France.&lt;/auth-address&gt;&lt;titles&gt;&lt;title&gt;Mevalonate Kinase-Associated Diseases: Hunting for Phenotype-Genotype Correlation&lt;/title&gt;&lt;secondary-title&gt;J Clin Med&lt;/secondary-title&gt;&lt;/titles&gt;&lt;periodical&gt;&lt;full-title&gt;J Clin Med&lt;/full-title&gt;&lt;/periodical&gt;&lt;volume&gt;10&lt;/volume&gt;&lt;number&gt;8&lt;/number&gt;&lt;edition&gt;2021/05/01&lt;/edition&gt;&lt;keywords&gt;&lt;keyword&gt;autoinflammatory diseases&lt;/keyword&gt;&lt;keyword&gt;hyper-IgD syndrome&lt;/keyword&gt;&lt;keyword&gt;mevalonate kinase deficiency&lt;/keyword&gt;&lt;keyword&gt;mevalonic aciduria&lt;/keyword&gt;&lt;keyword&gt;phenotype-genotype correlation&lt;/keyword&gt;&lt;keyword&gt;porokeratosis&lt;/keyword&gt;&lt;/keywords&gt;&lt;dates&gt;&lt;year&gt;2021&lt;/year&gt;&lt;pub-dates&gt;&lt;date&gt;Apr 7&lt;/date&gt;&lt;/pub-dates&gt;&lt;/dates&gt;&lt;isbn&gt;2077-0383 (Print)&amp;#xD;2077-0383 (Linking)&lt;/isbn&gt;&lt;accession-num&gt;33917151&lt;/accession-num&gt;&lt;urls&gt;&lt;related-urls&gt;&lt;url&gt;https://www.ncbi.nlm.nih.gov/pubmed/33917151&lt;/url&gt;&lt;/related-urls&gt;&lt;/urls&gt;&lt;custom2&gt;PMC8067830&lt;/custom2&gt;&lt;electronic-resource-num&gt;10.3390/jcm10081552&lt;/electronic-resource-num&gt;&lt;/record&gt;&lt;/Cite&gt;&lt;/EndNote&gt;</w:instrText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2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2DD3F81E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754E607D" w14:textId="1B63420B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1025C&gt;T</w:t>
            </w:r>
          </w:p>
        </w:tc>
        <w:tc>
          <w:tcPr>
            <w:tcW w:w="1513" w:type="dxa"/>
            <w:vAlign w:val="bottom"/>
          </w:tcPr>
          <w:p w14:paraId="5AD88715" w14:textId="08D6648B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283ADA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Thr342Ile</w:t>
            </w:r>
            <w:r w:rsidR="00283ADA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  <w:vAlign w:val="bottom"/>
          </w:tcPr>
          <w:p w14:paraId="3FC30B38" w14:textId="44A9DF6B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hr12:</w:t>
            </w:r>
            <w:r w:rsidRPr="002C44EC">
              <w:rPr>
                <w:rFonts w:ascii="Calibri" w:hAnsi="Calibri" w:cs="Calibri"/>
                <w:color w:val="000000"/>
              </w:rPr>
              <w:t>109595167</w:t>
            </w:r>
          </w:p>
        </w:tc>
        <w:tc>
          <w:tcPr>
            <w:tcW w:w="1494" w:type="dxa"/>
            <w:vAlign w:val="bottom"/>
          </w:tcPr>
          <w:p w14:paraId="38922DF9" w14:textId="43ECF43F" w:rsidR="001E6FF7" w:rsidRPr="00B30105" w:rsidRDefault="001E6FF7" w:rsidP="001E6FF7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5AFA7FFF" w14:textId="62AD7604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61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570D51F8" w14:textId="33955DBB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3847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350E8C5C" w14:textId="0439A674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565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0A2B632B" w14:textId="32B3699D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297931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3D880F82" w14:textId="27E76BBA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27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27C7D27B" w14:textId="741C812E" w:rsidR="001E6FF7" w:rsidRPr="002B5C0C" w:rsidRDefault="001E6FF7" w:rsidP="001E6FF7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7,1</w:t>
            </w:r>
          </w:p>
        </w:tc>
        <w:tc>
          <w:tcPr>
            <w:tcW w:w="1513" w:type="dxa"/>
          </w:tcPr>
          <w:p w14:paraId="37E293DF" w14:textId="1F99978F" w:rsidR="001E6FF7" w:rsidRPr="00B30105" w:rsidRDefault="001E6FF7" w:rsidP="001E6FF7">
            <w:pPr>
              <w:jc w:val="center"/>
              <w:rPr>
                <w:rFonts w:ascii="Calibri" w:hAnsi="Calibri" w:cs="Calibri"/>
              </w:rPr>
            </w:pPr>
            <w:r w:rsidRPr="00676653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0A4FAE07" w14:textId="53A2253A" w:rsidR="001E6FF7" w:rsidRDefault="00283ADA" w:rsidP="001E6FF7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/>
            </w:r>
            <w:r>
              <w:rPr>
                <w:rFonts w:ascii="Calibri" w:hAnsi="Calibri" w:cs="Calibri"/>
              </w:rPr>
              <w:instrText xml:space="preserve"> ADDIN EN.CITE &lt;EndNote&gt;&lt;Cite&gt;&lt;Author&gt;Boursier&lt;/Author&gt;&lt;Year&gt;2021&lt;/Year&gt;&lt;RecNum&gt;52&lt;/RecNum&gt;&lt;DisplayText&gt;[2]&lt;/DisplayText&gt;&lt;record&gt;&lt;rec-number&gt;52&lt;/rec-number&gt;&lt;foreign-keys&gt;&lt;key app="EN" db-id="0xdwr0xfiw22dpewaex5addysea9z0fvxper" timestamp="1621354717"&gt;52&lt;/key&gt;&lt;/foreign-keys&gt;&lt;ref-type name="Journal Article"&gt;17&lt;/ref-type&gt;&lt;contributors&gt;&lt;authors&gt;&lt;author&gt;Boursier, G.&lt;/author&gt;&lt;author&gt;Rittore, C.&lt;/author&gt;&lt;author&gt;Milhavet, F.&lt;/author&gt;&lt;author&gt;Cuisset, L.&lt;/author&gt;&lt;author&gt;Touitou, I.&lt;/author&gt;&lt;/authors&gt;&lt;/contributors&gt;&lt;auth-address&gt;Department of Medical Genetics, Rare Diseases and Personalized Medicine, Rare and Autoinflammatory Diseases Unit, CHU, 34295 Montpellier, France.&amp;#xD;IRMB, University of Montpellier, INSERM, 34295 Montpellier, France.&amp;#xD;Genetic and Molecular Biology Laboratory, Cochin Hospital, 75014 Paris, France.&lt;/auth-address&gt;&lt;titles&gt;&lt;title&gt;Mevalonate Kinase-Associated Diseases: Hunting for Phenotype-Genotype Correlation&lt;/title&gt;&lt;secondary-title&gt;J Clin Med&lt;/secondary-title&gt;&lt;/titles&gt;&lt;periodical&gt;&lt;full-title&gt;J Clin Med&lt;/full-title&gt;&lt;/periodical&gt;&lt;volume&gt;10&lt;/volume&gt;&lt;number&gt;8&lt;/number&gt;&lt;edition&gt;2021/05/01&lt;/edition&gt;&lt;keywords&gt;&lt;keyword&gt;autoinflammatory diseases&lt;/keyword&gt;&lt;keyword&gt;hyper-IgD syndrome&lt;/keyword&gt;&lt;keyword&gt;mevalonate kinase deficiency&lt;/keyword&gt;&lt;keyword&gt;mevalonic aciduria&lt;/keyword&gt;&lt;keyword&gt;phenotype-genotype correlation&lt;/keyword&gt;&lt;keyword&gt;porokeratosis&lt;/keyword&gt;&lt;/keywords&gt;&lt;dates&gt;&lt;year&gt;2021&lt;/year&gt;&lt;pub-dates&gt;&lt;date&gt;Apr 7&lt;/date&gt;&lt;/pub-dates&gt;&lt;/dates&gt;&lt;isbn&gt;2077-0383 (Print)&amp;#xD;2077-0383 (Linking)&lt;/isbn&gt;&lt;accession-num&gt;33917151&lt;/accession-num&gt;&lt;urls&gt;&lt;related-urls&gt;&lt;url&gt;https://www.ncbi.nlm.nih.gov/pubmed/33917151&lt;/url&gt;&lt;/related-urls&gt;&lt;/urls&gt;&lt;custom2&gt;PMC8067830&lt;/custom2&gt;&lt;electronic-resource-num&gt;10.3390/jcm10081552&lt;/electronic-resource-num&gt;&lt;/record&gt;&lt;/Cite&gt;&lt;/EndNote&gt;</w:instrText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2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62757D3B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75E8E6EA" w14:textId="23A8C6AA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1126G&gt;A</w:t>
            </w:r>
          </w:p>
        </w:tc>
        <w:tc>
          <w:tcPr>
            <w:tcW w:w="1513" w:type="dxa"/>
            <w:vAlign w:val="bottom"/>
          </w:tcPr>
          <w:p w14:paraId="02EFA06A" w14:textId="400DCB51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Gly376Ser)</w:t>
            </w:r>
          </w:p>
        </w:tc>
        <w:tc>
          <w:tcPr>
            <w:tcW w:w="1787" w:type="dxa"/>
            <w:vAlign w:val="bottom"/>
          </w:tcPr>
          <w:p w14:paraId="3DE9AA4C" w14:textId="67A3D4A1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96512</w:t>
            </w:r>
          </w:p>
        </w:tc>
        <w:tc>
          <w:tcPr>
            <w:tcW w:w="1494" w:type="dxa"/>
            <w:vAlign w:val="bottom"/>
          </w:tcPr>
          <w:p w14:paraId="4836EA65" w14:textId="49A04B31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971159663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7DCB0BCA" w14:textId="5C63D091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11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7190422F" w14:textId="7C452FC0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0366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46480461" w14:textId="0545DA3B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782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53DCC817" w14:textId="63D1B81D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61443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57F505CD" w14:textId="7F911097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37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6DEC7571" w14:textId="233C169C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5,1</w:t>
            </w:r>
          </w:p>
        </w:tc>
        <w:tc>
          <w:tcPr>
            <w:tcW w:w="1513" w:type="dxa"/>
          </w:tcPr>
          <w:p w14:paraId="23626671" w14:textId="14026E31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1100B03B" w14:textId="1C0D7EBA" w:rsidR="00B30105" w:rsidRPr="00B30105" w:rsidRDefault="00422E3F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TbWVybGE8L0F1dGhvcj48WWVhcj4yMDE4PC9ZZWFyPjxS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=
</w:fldData>
              </w:fldChar>
            </w:r>
            <w:r w:rsidR="00283ADA">
              <w:rPr>
                <w:rFonts w:ascii="Calibri" w:hAnsi="Calibri" w:cs="Calibri"/>
              </w:rPr>
              <w:instrText xml:space="preserve"> ADDIN EN.CITE </w:instrText>
            </w:r>
            <w:r w:rsidR="00283ADA">
              <w:rPr>
                <w:rFonts w:ascii="Calibri" w:hAnsi="Calibri" w:cs="Calibri"/>
              </w:rPr>
              <w:fldChar w:fldCharType="begin">
                <w:fldData xml:space="preserve">PEVuZE5vdGU+PENpdGU+PEF1dGhvcj5TbWVybGE8L0F1dGhvcj48WWVhcj4yMDE4PC9ZZWFyPjxS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=
</w:fldData>
              </w:fldChar>
            </w:r>
            <w:r w:rsidR="00283ADA">
              <w:rPr>
                <w:rFonts w:ascii="Calibri" w:hAnsi="Calibri" w:cs="Calibri"/>
              </w:rPr>
              <w:instrText xml:space="preserve"> ADDIN EN.CITE.DATA </w:instrText>
            </w:r>
            <w:r w:rsidR="00283ADA">
              <w:rPr>
                <w:rFonts w:ascii="Calibri" w:hAnsi="Calibri" w:cs="Calibri"/>
              </w:rPr>
            </w:r>
            <w:r w:rsidR="00283ADA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83ADA">
              <w:rPr>
                <w:rFonts w:ascii="Calibri" w:hAnsi="Calibri" w:cs="Calibri"/>
                <w:noProof/>
              </w:rPr>
              <w:t>[40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338D3B99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06F64868" w14:textId="6373F7D2" w:rsidR="002C44EC" w:rsidRPr="00B30105" w:rsidRDefault="002C44EC" w:rsidP="002C44E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1127G&gt;T</w:t>
            </w:r>
          </w:p>
        </w:tc>
        <w:tc>
          <w:tcPr>
            <w:tcW w:w="1513" w:type="dxa"/>
            <w:vAlign w:val="bottom"/>
          </w:tcPr>
          <w:p w14:paraId="31448258" w14:textId="22DAD46D" w:rsidR="002C44EC" w:rsidRPr="00B30105" w:rsidRDefault="002C44EC" w:rsidP="002C44E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283ADA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Gly376Val</w:t>
            </w:r>
            <w:r w:rsidR="00283ADA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</w:tcPr>
          <w:p w14:paraId="2C49252A" w14:textId="43A6EED1" w:rsidR="002C44EC" w:rsidRPr="00B30105" w:rsidRDefault="002C44EC" w:rsidP="002C44EC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B80241">
              <w:t>109596513</w:t>
            </w:r>
          </w:p>
        </w:tc>
        <w:tc>
          <w:tcPr>
            <w:tcW w:w="1494" w:type="dxa"/>
          </w:tcPr>
          <w:p w14:paraId="0D2382C5" w14:textId="73DACAD7" w:rsidR="002C44EC" w:rsidRPr="00B30105" w:rsidRDefault="002C44EC" w:rsidP="002C44E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t>rs</w:t>
            </w:r>
            <w:r w:rsidRPr="00B80241">
              <w:t>109596513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265C701F" w14:textId="5D50746C" w:rsidR="002C44EC" w:rsidRPr="002B5C0C" w:rsidRDefault="002C44EC" w:rsidP="002C44E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83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434623B6" w14:textId="728F3F6E" w:rsidR="002C44EC" w:rsidRPr="002B5C0C" w:rsidRDefault="002C44EC" w:rsidP="002C44E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,0366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74D4DDC6" w14:textId="7C8143E3" w:rsidR="002C44EC" w:rsidRPr="002B5C0C" w:rsidRDefault="002C44EC" w:rsidP="002C44E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9782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254CDAE9" w14:textId="06164F15" w:rsidR="002C44EC" w:rsidRPr="002B5C0C" w:rsidRDefault="002C44EC" w:rsidP="002C44E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50797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1076D85E" w14:textId="20E49699" w:rsidR="002C44EC" w:rsidRPr="002B5C0C" w:rsidRDefault="002C44EC" w:rsidP="002C44E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33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3A5738B5" w14:textId="7C72275F" w:rsidR="002C44EC" w:rsidRPr="002B5C0C" w:rsidRDefault="002C44EC" w:rsidP="002C44E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4,4</w:t>
            </w:r>
          </w:p>
        </w:tc>
        <w:tc>
          <w:tcPr>
            <w:tcW w:w="1513" w:type="dxa"/>
            <w:vAlign w:val="center"/>
          </w:tcPr>
          <w:p w14:paraId="3F275830" w14:textId="62581526" w:rsidR="002C44EC" w:rsidRPr="00B30105" w:rsidRDefault="001E6FF7" w:rsidP="002C44EC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636EFA82" w14:textId="3331EEED" w:rsidR="002C44EC" w:rsidRDefault="00283ADA" w:rsidP="002C44E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EJmFwb3M7T3N1YWxkbzwvQXV0aG9yPjxZZWFyPjIwMDU8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EJmFwb3M7T3N1YWxkbzwvQXV0aG9yPjxZZWFyPjIwMDU8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7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0D965F25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50522A4E" w14:textId="1CDA34C9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lastRenderedPageBreak/>
              <w:t>c.1129G&gt;A</w:t>
            </w:r>
          </w:p>
        </w:tc>
        <w:tc>
          <w:tcPr>
            <w:tcW w:w="1513" w:type="dxa"/>
            <w:vAlign w:val="bottom"/>
          </w:tcPr>
          <w:p w14:paraId="7B2DE56C" w14:textId="13A83752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Val377Ile)</w:t>
            </w:r>
          </w:p>
        </w:tc>
        <w:tc>
          <w:tcPr>
            <w:tcW w:w="1787" w:type="dxa"/>
            <w:vAlign w:val="bottom"/>
          </w:tcPr>
          <w:p w14:paraId="2AC76070" w14:textId="132113AF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96515</w:t>
            </w:r>
          </w:p>
        </w:tc>
        <w:tc>
          <w:tcPr>
            <w:tcW w:w="1494" w:type="dxa"/>
            <w:vAlign w:val="bottom"/>
          </w:tcPr>
          <w:p w14:paraId="3DCB7A6F" w14:textId="2571627B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28934897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4224D4AF" w14:textId="7B366BCF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46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1A0007AE" w14:textId="71D2E73F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0709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0E336A57" w14:textId="42FE5040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804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6583540F" w14:textId="31598489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08625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7A3CB616" w14:textId="523E5B14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47</w:t>
            </w:r>
          </w:p>
        </w:tc>
        <w:tc>
          <w:tcPr>
            <w:tcW w:w="824" w:type="dxa"/>
            <w:shd w:val="clear" w:color="auto" w:fill="auto"/>
            <w:vAlign w:val="bottom"/>
          </w:tcPr>
          <w:p w14:paraId="062266C0" w14:textId="533C14D8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5,11</w:t>
            </w:r>
          </w:p>
        </w:tc>
        <w:tc>
          <w:tcPr>
            <w:tcW w:w="1513" w:type="dxa"/>
            <w:vAlign w:val="center"/>
          </w:tcPr>
          <w:p w14:paraId="70CC97DB" w14:textId="2C15AC94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5/6 (83.3%)</w:t>
            </w:r>
          </w:p>
        </w:tc>
        <w:tc>
          <w:tcPr>
            <w:tcW w:w="1183" w:type="dxa"/>
            <w:vAlign w:val="center"/>
          </w:tcPr>
          <w:p w14:paraId="73EAB107" w14:textId="373C44C5" w:rsidR="00B30105" w:rsidRPr="00B30105" w:rsidRDefault="00422E3F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EcmVudGg8L0F1dGhvcj48WWVhcj4xOTk0PC9ZZWFyPjxS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==
</w:fldData>
              </w:fldChar>
            </w:r>
            <w:r w:rsidR="00283ADA">
              <w:rPr>
                <w:rFonts w:ascii="Calibri" w:hAnsi="Calibri" w:cs="Calibri"/>
              </w:rPr>
              <w:instrText xml:space="preserve"> ADDIN EN.CITE </w:instrText>
            </w:r>
            <w:r w:rsidR="00283ADA">
              <w:rPr>
                <w:rFonts w:ascii="Calibri" w:hAnsi="Calibri" w:cs="Calibri"/>
              </w:rPr>
              <w:fldChar w:fldCharType="begin">
                <w:fldData xml:space="preserve">PEVuZE5vdGU+PENpdGU+PEF1dGhvcj5EcmVudGg8L0F1dGhvcj48WWVhcj4xOTk0PC9ZZWFyPjxS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==
</w:fldData>
              </w:fldChar>
            </w:r>
            <w:r w:rsidR="00283ADA">
              <w:rPr>
                <w:rFonts w:ascii="Calibri" w:hAnsi="Calibri" w:cs="Calibri"/>
              </w:rPr>
              <w:instrText xml:space="preserve"> ADDIN EN.CITE.DATA </w:instrText>
            </w:r>
            <w:r w:rsidR="00283ADA">
              <w:rPr>
                <w:rFonts w:ascii="Calibri" w:hAnsi="Calibri" w:cs="Calibri"/>
              </w:rPr>
            </w:r>
            <w:r w:rsidR="00283ADA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83ADA">
              <w:rPr>
                <w:rFonts w:ascii="Calibri" w:hAnsi="Calibri" w:cs="Calibri"/>
                <w:noProof/>
              </w:rPr>
              <w:t>[1, 3, 6, 10, 13, 19, 20, 41-45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71B07ACD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5CCCBCD2" w14:textId="7A27D25E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1132T&gt;C</w:t>
            </w:r>
          </w:p>
        </w:tc>
        <w:tc>
          <w:tcPr>
            <w:tcW w:w="1513" w:type="dxa"/>
            <w:vAlign w:val="bottom"/>
          </w:tcPr>
          <w:p w14:paraId="3574AED7" w14:textId="05DD3E35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Ser378Pro)</w:t>
            </w:r>
          </w:p>
        </w:tc>
        <w:tc>
          <w:tcPr>
            <w:tcW w:w="1787" w:type="dxa"/>
            <w:vAlign w:val="bottom"/>
          </w:tcPr>
          <w:p w14:paraId="58642CD2" w14:textId="76FCE954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96518</w:t>
            </w:r>
          </w:p>
        </w:tc>
        <w:tc>
          <w:tcPr>
            <w:tcW w:w="1494" w:type="dxa"/>
            <w:vAlign w:val="bottom"/>
          </w:tcPr>
          <w:p w14:paraId="16184F68" w14:textId="09DBCDB2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04895349</w:t>
            </w:r>
          </w:p>
        </w:tc>
        <w:tc>
          <w:tcPr>
            <w:tcW w:w="840" w:type="dxa"/>
            <w:shd w:val="clear" w:color="auto" w:fill="auto"/>
            <w:vAlign w:val="bottom"/>
          </w:tcPr>
          <w:p w14:paraId="3DAAF776" w14:textId="3D38E9E7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364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62E449EC" w14:textId="4B722260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1714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6AF4DDB0" w14:textId="749DA672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477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4EE9ABE9" w14:textId="5F0760FE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216241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7574F6F6" w14:textId="3920DA99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647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23333C19" w14:textId="42F888D2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1,3</w:t>
            </w:r>
          </w:p>
        </w:tc>
        <w:tc>
          <w:tcPr>
            <w:tcW w:w="1513" w:type="dxa"/>
            <w:vAlign w:val="center"/>
          </w:tcPr>
          <w:p w14:paraId="7F9540F4" w14:textId="568A83C1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5/6 (83.3%)</w:t>
            </w:r>
          </w:p>
        </w:tc>
        <w:tc>
          <w:tcPr>
            <w:tcW w:w="1183" w:type="dxa"/>
            <w:vAlign w:val="center"/>
          </w:tcPr>
          <w:p w14:paraId="1BE9C17C" w14:textId="2C77DBBB" w:rsidR="00B30105" w:rsidRPr="00B30105" w:rsidRDefault="00422E3F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Ib2ZmbWFubjwvQXV0aG9yPjxZZWFyPjIwMDU8L1llYXI+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</w:fldData>
              </w:fldChar>
            </w:r>
            <w:r w:rsidR="00283ADA">
              <w:rPr>
                <w:rFonts w:ascii="Calibri" w:hAnsi="Calibri" w:cs="Calibri"/>
              </w:rPr>
              <w:instrText xml:space="preserve"> ADDIN EN.CITE </w:instrText>
            </w:r>
            <w:r w:rsidR="00283ADA">
              <w:rPr>
                <w:rFonts w:ascii="Calibri" w:hAnsi="Calibri" w:cs="Calibri"/>
              </w:rPr>
              <w:fldChar w:fldCharType="begin">
                <w:fldData xml:space="preserve">PEVuZE5vdGU+PENpdGU+PEF1dGhvcj5Ib2ZmbWFubjwvQXV0aG9yPjxZZWFyPjIwMDU8L1llYXI+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</w:fldData>
              </w:fldChar>
            </w:r>
            <w:r w:rsidR="00283ADA">
              <w:rPr>
                <w:rFonts w:ascii="Calibri" w:hAnsi="Calibri" w:cs="Calibri"/>
              </w:rPr>
              <w:instrText xml:space="preserve"> ADDIN EN.CITE.DATA </w:instrText>
            </w:r>
            <w:r w:rsidR="00283ADA">
              <w:rPr>
                <w:rFonts w:ascii="Calibri" w:hAnsi="Calibri" w:cs="Calibri"/>
              </w:rPr>
            </w:r>
            <w:r w:rsidR="00283ADA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83ADA">
              <w:rPr>
                <w:rFonts w:ascii="Calibri" w:hAnsi="Calibri" w:cs="Calibri"/>
                <w:noProof/>
              </w:rPr>
              <w:t>[41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292160" w:rsidRPr="00B30105" w14:paraId="1EC25D7A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1B7714BB" w14:textId="6EAC7A4A" w:rsidR="002B5C0C" w:rsidRPr="00B30105" w:rsidRDefault="002B5C0C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.1136T&gt;A</w:t>
            </w:r>
          </w:p>
        </w:tc>
        <w:tc>
          <w:tcPr>
            <w:tcW w:w="1513" w:type="dxa"/>
            <w:vAlign w:val="bottom"/>
          </w:tcPr>
          <w:p w14:paraId="42630833" w14:textId="4EA26523" w:rsidR="002B5C0C" w:rsidRPr="00B30105" w:rsidRDefault="002B5C0C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.</w:t>
            </w:r>
            <w:r w:rsidR="00283ADA"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Ile379Asn</w:t>
            </w:r>
            <w:r w:rsidR="00283ADA"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787" w:type="dxa"/>
            <w:vAlign w:val="bottom"/>
          </w:tcPr>
          <w:p w14:paraId="6C3E6431" w14:textId="6586DB18" w:rsidR="002B5C0C" w:rsidRPr="00B30105" w:rsidRDefault="002C44EC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 w:rsidRPr="00B30105">
              <w:rPr>
                <w:rFonts w:ascii="Calibri" w:hAnsi="Calibri" w:cs="Calibri"/>
                <w:color w:val="000000"/>
              </w:rPr>
              <w:t>chr12:</w:t>
            </w:r>
            <w:r w:rsidRPr="002C44EC">
              <w:rPr>
                <w:rFonts w:ascii="Calibri" w:hAnsi="Calibri" w:cs="Calibri"/>
                <w:color w:val="000000"/>
              </w:rPr>
              <w:t>109596522</w:t>
            </w:r>
          </w:p>
        </w:tc>
        <w:tc>
          <w:tcPr>
            <w:tcW w:w="1494" w:type="dxa"/>
            <w:vAlign w:val="bottom"/>
          </w:tcPr>
          <w:p w14:paraId="30969992" w14:textId="07011AF7" w:rsidR="002B5C0C" w:rsidRPr="00B30105" w:rsidRDefault="002C44EC" w:rsidP="002B5C0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1C8E53ED" w14:textId="37838C93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4</w:t>
            </w:r>
          </w:p>
        </w:tc>
        <w:tc>
          <w:tcPr>
            <w:tcW w:w="1214" w:type="dxa"/>
            <w:shd w:val="clear" w:color="auto" w:fill="auto"/>
            <w:vAlign w:val="bottom"/>
          </w:tcPr>
          <w:p w14:paraId="1B36756E" w14:textId="4CB4C1BD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-0,2441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1343B7A2" w14:textId="4D793D6F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977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27E87DF2" w14:textId="3F36B9FE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203763</w:t>
            </w:r>
          </w:p>
        </w:tc>
        <w:tc>
          <w:tcPr>
            <w:tcW w:w="841" w:type="dxa"/>
            <w:shd w:val="clear" w:color="auto" w:fill="auto"/>
            <w:vAlign w:val="bottom"/>
          </w:tcPr>
          <w:p w14:paraId="1D347A51" w14:textId="318A29FA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298</w:t>
            </w:r>
          </w:p>
        </w:tc>
        <w:tc>
          <w:tcPr>
            <w:tcW w:w="824" w:type="dxa"/>
            <w:shd w:val="clear" w:color="auto" w:fill="auto"/>
            <w:vAlign w:val="bottom"/>
          </w:tcPr>
          <w:p w14:paraId="01454142" w14:textId="1C793A75" w:rsidR="002B5C0C" w:rsidRPr="002B5C0C" w:rsidRDefault="002B5C0C" w:rsidP="002B5C0C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7,78</w:t>
            </w:r>
          </w:p>
        </w:tc>
        <w:tc>
          <w:tcPr>
            <w:tcW w:w="1513" w:type="dxa"/>
            <w:vAlign w:val="center"/>
          </w:tcPr>
          <w:p w14:paraId="58E52D8F" w14:textId="7D53AFAA" w:rsidR="002B5C0C" w:rsidRPr="00B30105" w:rsidRDefault="001E6FF7" w:rsidP="002B5C0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3/6 (50%)</w:t>
            </w:r>
          </w:p>
        </w:tc>
        <w:tc>
          <w:tcPr>
            <w:tcW w:w="1183" w:type="dxa"/>
            <w:vAlign w:val="center"/>
          </w:tcPr>
          <w:p w14:paraId="6B11A3B6" w14:textId="11B91B6A" w:rsidR="002B5C0C" w:rsidRDefault="00283ADA" w:rsidP="002B5C0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CYWRlci1NZXVuaWVyPC9BdXRob3I+PFllYXI+MjAxMTwv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 </w:instrText>
            </w:r>
            <w:r>
              <w:rPr>
                <w:rFonts w:ascii="Calibri" w:hAnsi="Calibri" w:cs="Calibri"/>
              </w:rPr>
              <w:fldChar w:fldCharType="begin">
                <w:fldData xml:space="preserve">PEVuZE5vdGU+PENpdGU+PEF1dGhvcj5CYWRlci1NZXVuaWVyPC9BdXRob3I+PFllYXI+MjAxMTwv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</w:fldData>
              </w:fldChar>
            </w:r>
            <w:r>
              <w:rPr>
                <w:rFonts w:ascii="Calibri" w:hAnsi="Calibri" w:cs="Calibri"/>
              </w:rPr>
              <w:instrText xml:space="preserve"> ADDIN EN.CITE.DATA </w:instrText>
            </w:r>
            <w:r>
              <w:rPr>
                <w:rFonts w:ascii="Calibri" w:hAnsi="Calibri" w:cs="Calibri"/>
              </w:rPr>
            </w:r>
            <w:r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11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032B16F7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1A63F2A0" w14:textId="64BE47B3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1139A&gt;G</w:t>
            </w:r>
          </w:p>
        </w:tc>
        <w:tc>
          <w:tcPr>
            <w:tcW w:w="1513" w:type="dxa"/>
            <w:vAlign w:val="bottom"/>
          </w:tcPr>
          <w:p w14:paraId="075FAA30" w14:textId="09330897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His380Arg)</w:t>
            </w:r>
          </w:p>
        </w:tc>
        <w:tc>
          <w:tcPr>
            <w:tcW w:w="1787" w:type="dxa"/>
            <w:vAlign w:val="bottom"/>
          </w:tcPr>
          <w:p w14:paraId="7C10A08A" w14:textId="5F9023AA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96525</w:t>
            </w:r>
          </w:p>
        </w:tc>
        <w:tc>
          <w:tcPr>
            <w:tcW w:w="1494" w:type="dxa"/>
            <w:vAlign w:val="bottom"/>
          </w:tcPr>
          <w:p w14:paraId="24EBDBAD" w14:textId="506EE44E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04895324</w:t>
            </w:r>
          </w:p>
        </w:tc>
        <w:tc>
          <w:tcPr>
            <w:tcW w:w="840" w:type="dxa"/>
            <w:shd w:val="clear" w:color="auto" w:fill="FF453A"/>
            <w:vAlign w:val="bottom"/>
          </w:tcPr>
          <w:p w14:paraId="075733F9" w14:textId="3C6EEFC1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874</w:t>
            </w:r>
          </w:p>
        </w:tc>
        <w:tc>
          <w:tcPr>
            <w:tcW w:w="1214" w:type="dxa"/>
            <w:shd w:val="clear" w:color="auto" w:fill="FF453A"/>
            <w:vAlign w:val="bottom"/>
          </w:tcPr>
          <w:p w14:paraId="37718CCF" w14:textId="06F0A698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5575</w:t>
            </w:r>
          </w:p>
        </w:tc>
        <w:tc>
          <w:tcPr>
            <w:tcW w:w="985" w:type="dxa"/>
            <w:shd w:val="clear" w:color="auto" w:fill="FF453A"/>
            <w:vAlign w:val="bottom"/>
          </w:tcPr>
          <w:p w14:paraId="1A33A144" w14:textId="5933C2C6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757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49BE6CCB" w14:textId="31C4108E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372982</w:t>
            </w:r>
          </w:p>
        </w:tc>
        <w:tc>
          <w:tcPr>
            <w:tcW w:w="841" w:type="dxa"/>
            <w:shd w:val="clear" w:color="auto" w:fill="FF453A"/>
            <w:vAlign w:val="bottom"/>
          </w:tcPr>
          <w:p w14:paraId="29607F57" w14:textId="49BBDD45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796</w:t>
            </w:r>
          </w:p>
        </w:tc>
        <w:tc>
          <w:tcPr>
            <w:tcW w:w="824" w:type="dxa"/>
            <w:shd w:val="clear" w:color="auto" w:fill="FF453A"/>
            <w:vAlign w:val="bottom"/>
          </w:tcPr>
          <w:p w14:paraId="7601ED0A" w14:textId="53A5BEC6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23,9</w:t>
            </w:r>
          </w:p>
        </w:tc>
        <w:tc>
          <w:tcPr>
            <w:tcW w:w="1513" w:type="dxa"/>
            <w:vAlign w:val="center"/>
          </w:tcPr>
          <w:p w14:paraId="42EFA0ED" w14:textId="3C4A0DCA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6/6 (100%)</w:t>
            </w:r>
          </w:p>
        </w:tc>
        <w:tc>
          <w:tcPr>
            <w:tcW w:w="1183" w:type="dxa"/>
            <w:vAlign w:val="center"/>
          </w:tcPr>
          <w:p w14:paraId="7DFD8D85" w14:textId="62081248" w:rsidR="00B30105" w:rsidRPr="00B30105" w:rsidRDefault="00422E3F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UYWhhcmE8L0F1dGhvcj48WWVhcj4yMDExPC9ZZWFyPjxS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</w:fldData>
              </w:fldChar>
            </w:r>
            <w:r w:rsidR="00283ADA">
              <w:rPr>
                <w:rFonts w:ascii="Calibri" w:hAnsi="Calibri" w:cs="Calibri"/>
              </w:rPr>
              <w:instrText xml:space="preserve"> ADDIN EN.CITE </w:instrText>
            </w:r>
            <w:r w:rsidR="00283ADA">
              <w:rPr>
                <w:rFonts w:ascii="Calibri" w:hAnsi="Calibri" w:cs="Calibri"/>
              </w:rPr>
              <w:fldChar w:fldCharType="begin">
                <w:fldData xml:space="preserve">PEVuZE5vdGU+PENpdGU+PEF1dGhvcj5UYWhhcmE8L0F1dGhvcj48WWVhcj4yMDExPC9ZZWFyPjxS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</w:fldData>
              </w:fldChar>
            </w:r>
            <w:r w:rsidR="00283ADA">
              <w:rPr>
                <w:rFonts w:ascii="Calibri" w:hAnsi="Calibri" w:cs="Calibri"/>
              </w:rPr>
              <w:instrText xml:space="preserve"> ADDIN EN.CITE.DATA </w:instrText>
            </w:r>
            <w:r w:rsidR="00283ADA">
              <w:rPr>
                <w:rFonts w:ascii="Calibri" w:hAnsi="Calibri" w:cs="Calibri"/>
              </w:rPr>
            </w:r>
            <w:r w:rsidR="00283ADA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83ADA">
              <w:rPr>
                <w:rFonts w:ascii="Calibri" w:hAnsi="Calibri" w:cs="Calibri"/>
                <w:noProof/>
              </w:rPr>
              <w:t>[23, 44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  <w:tr w:rsidR="001E6FF7" w:rsidRPr="00B30105" w14:paraId="6C389D3C" w14:textId="77777777" w:rsidTr="001E6FF7">
        <w:trPr>
          <w:trHeight w:val="308"/>
        </w:trPr>
        <w:tc>
          <w:tcPr>
            <w:tcW w:w="1187" w:type="dxa"/>
            <w:vAlign w:val="bottom"/>
          </w:tcPr>
          <w:p w14:paraId="271CA7B9" w14:textId="72D17910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.1144G&gt;C</w:t>
            </w:r>
          </w:p>
        </w:tc>
        <w:tc>
          <w:tcPr>
            <w:tcW w:w="1513" w:type="dxa"/>
            <w:vAlign w:val="bottom"/>
          </w:tcPr>
          <w:p w14:paraId="115B1B36" w14:textId="4BB8BCE2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p.(Ala382Pro)</w:t>
            </w:r>
          </w:p>
        </w:tc>
        <w:tc>
          <w:tcPr>
            <w:tcW w:w="1787" w:type="dxa"/>
            <w:vAlign w:val="bottom"/>
          </w:tcPr>
          <w:p w14:paraId="6F2F972B" w14:textId="37B51D2E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chr12:109596530</w:t>
            </w:r>
          </w:p>
        </w:tc>
        <w:tc>
          <w:tcPr>
            <w:tcW w:w="1494" w:type="dxa"/>
            <w:vAlign w:val="bottom"/>
          </w:tcPr>
          <w:p w14:paraId="0FC74170" w14:textId="4939587B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  <w:color w:val="000000"/>
              </w:rPr>
              <w:t>rs1228719941</w:t>
            </w:r>
          </w:p>
        </w:tc>
        <w:tc>
          <w:tcPr>
            <w:tcW w:w="840" w:type="dxa"/>
            <w:shd w:val="clear" w:color="auto" w:fill="auto"/>
            <w:vAlign w:val="bottom"/>
          </w:tcPr>
          <w:p w14:paraId="6A26200E" w14:textId="4724770F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141</w:t>
            </w:r>
          </w:p>
        </w:tc>
        <w:tc>
          <w:tcPr>
            <w:tcW w:w="1214" w:type="dxa"/>
            <w:shd w:val="clear" w:color="auto" w:fill="auto"/>
            <w:vAlign w:val="bottom"/>
          </w:tcPr>
          <w:p w14:paraId="53A8A608" w14:textId="5CF84FDE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-0,6062</w:t>
            </w:r>
          </w:p>
        </w:tc>
        <w:tc>
          <w:tcPr>
            <w:tcW w:w="985" w:type="dxa"/>
            <w:shd w:val="clear" w:color="auto" w:fill="auto"/>
            <w:vAlign w:val="bottom"/>
          </w:tcPr>
          <w:p w14:paraId="07F65ECC" w14:textId="3D1CD42F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4861</w:t>
            </w:r>
          </w:p>
        </w:tc>
        <w:tc>
          <w:tcPr>
            <w:tcW w:w="1052" w:type="dxa"/>
            <w:shd w:val="clear" w:color="auto" w:fill="FF453A"/>
            <w:vAlign w:val="bottom"/>
          </w:tcPr>
          <w:p w14:paraId="119F5C14" w14:textId="1604F56E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094608</w:t>
            </w:r>
          </w:p>
        </w:tc>
        <w:tc>
          <w:tcPr>
            <w:tcW w:w="841" w:type="dxa"/>
            <w:shd w:val="clear" w:color="auto" w:fill="auto"/>
            <w:vAlign w:val="bottom"/>
          </w:tcPr>
          <w:p w14:paraId="299C25F0" w14:textId="57483515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0,288</w:t>
            </w:r>
          </w:p>
        </w:tc>
        <w:tc>
          <w:tcPr>
            <w:tcW w:w="824" w:type="dxa"/>
            <w:shd w:val="clear" w:color="auto" w:fill="auto"/>
            <w:vAlign w:val="bottom"/>
          </w:tcPr>
          <w:p w14:paraId="66682447" w14:textId="18948DA5" w:rsidR="00B30105" w:rsidRPr="002B5C0C" w:rsidRDefault="00B30105" w:rsidP="00B3010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2B5C0C">
              <w:rPr>
                <w:rFonts w:ascii="Calibri" w:hAnsi="Calibri" w:cs="Calibri"/>
                <w:color w:val="000000" w:themeColor="text1"/>
              </w:rPr>
              <w:t>15,09</w:t>
            </w:r>
          </w:p>
        </w:tc>
        <w:tc>
          <w:tcPr>
            <w:tcW w:w="1513" w:type="dxa"/>
            <w:vAlign w:val="center"/>
          </w:tcPr>
          <w:p w14:paraId="4444AB8F" w14:textId="3F6B4AE8" w:rsidR="00B30105" w:rsidRPr="00B30105" w:rsidRDefault="00B30105" w:rsidP="00B30105">
            <w:pPr>
              <w:jc w:val="center"/>
              <w:rPr>
                <w:rFonts w:ascii="Calibri" w:hAnsi="Calibri" w:cs="Calibri"/>
              </w:rPr>
            </w:pPr>
            <w:r w:rsidRPr="00B30105">
              <w:rPr>
                <w:rFonts w:ascii="Calibri" w:hAnsi="Calibri" w:cs="Calibri"/>
              </w:rPr>
              <w:t>1/6 (16.6%)</w:t>
            </w:r>
          </w:p>
        </w:tc>
        <w:tc>
          <w:tcPr>
            <w:tcW w:w="1183" w:type="dxa"/>
            <w:vAlign w:val="center"/>
          </w:tcPr>
          <w:p w14:paraId="197658C8" w14:textId="0B6693CA" w:rsidR="00B30105" w:rsidRPr="00B30105" w:rsidRDefault="00422E3F" w:rsidP="00B30105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fldChar w:fldCharType="begin">
                <w:fldData xml:space="preserve">PEVuZE5vdGU+PENpdGU+PEF1dGhvcj5UYW5ha2E8L0F1dGhvcj48WWVhcj4yMDE5PC9ZZWFyPjxS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 </w:instrText>
            </w:r>
            <w:r w:rsidR="00292160">
              <w:rPr>
                <w:rFonts w:ascii="Calibri" w:hAnsi="Calibri" w:cs="Calibri"/>
              </w:rPr>
              <w:fldChar w:fldCharType="begin">
                <w:fldData xml:space="preserve">PEVuZE5vdGU+PENpdGU+PEF1dGhvcj5UYW5ha2E8L0F1dGhvcj48WWVhcj4yMDE5PC9ZZWFyPjxS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</w:fldData>
              </w:fldChar>
            </w:r>
            <w:r w:rsidR="00292160">
              <w:rPr>
                <w:rFonts w:ascii="Calibri" w:hAnsi="Calibri" w:cs="Calibri"/>
              </w:rPr>
              <w:instrText xml:space="preserve"> ADDIN EN.CITE.DATA </w:instrText>
            </w:r>
            <w:r w:rsidR="00292160">
              <w:rPr>
                <w:rFonts w:ascii="Calibri" w:hAnsi="Calibri" w:cs="Calibri"/>
              </w:rPr>
            </w:r>
            <w:r w:rsidR="00292160">
              <w:rPr>
                <w:rFonts w:ascii="Calibri" w:hAnsi="Calibri" w:cs="Calibri"/>
              </w:rPr>
              <w:fldChar w:fldCharType="end"/>
            </w:r>
            <w:r>
              <w:rPr>
                <w:rFonts w:ascii="Calibri" w:hAnsi="Calibri" w:cs="Calibri"/>
              </w:rPr>
              <w:fldChar w:fldCharType="separate"/>
            </w:r>
            <w:r w:rsidR="00292160">
              <w:rPr>
                <w:rFonts w:ascii="Calibri" w:hAnsi="Calibri" w:cs="Calibri"/>
                <w:noProof/>
              </w:rPr>
              <w:t>[12]</w:t>
            </w:r>
            <w:r>
              <w:rPr>
                <w:rFonts w:ascii="Calibri" w:hAnsi="Calibri" w:cs="Calibri"/>
              </w:rPr>
              <w:fldChar w:fldCharType="end"/>
            </w:r>
          </w:p>
        </w:tc>
      </w:tr>
    </w:tbl>
    <w:p w14:paraId="52482548" w14:textId="77777777" w:rsidR="00B30105" w:rsidRDefault="00B30105"/>
    <w:p w14:paraId="6CDA78DA" w14:textId="43022B3B" w:rsidR="00B30105" w:rsidRPr="002471BE" w:rsidRDefault="002471BE">
      <w:pPr>
        <w:rPr>
          <w:b/>
          <w:bCs/>
        </w:rPr>
      </w:pPr>
      <w:r w:rsidRPr="002471BE">
        <w:rPr>
          <w:b/>
          <w:bCs/>
        </w:rPr>
        <w:t>References:</w:t>
      </w:r>
    </w:p>
    <w:p w14:paraId="5187939B" w14:textId="77777777" w:rsidR="00283ADA" w:rsidRPr="00283ADA" w:rsidRDefault="00B30105" w:rsidP="00283ADA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283ADA" w:rsidRPr="00283ADA">
        <w:rPr>
          <w:noProof/>
        </w:rPr>
        <w:t>1.</w:t>
      </w:r>
      <w:r w:rsidR="00283ADA" w:rsidRPr="00283ADA">
        <w:rPr>
          <w:noProof/>
        </w:rPr>
        <w:tab/>
        <w:t xml:space="preserve">Berody, S., et al., </w:t>
      </w:r>
      <w:r w:rsidR="00283ADA" w:rsidRPr="00283ADA">
        <w:rPr>
          <w:i/>
          <w:noProof/>
        </w:rPr>
        <w:t>A restrospective survey of patients's journey before the diagnosis of mevalonate kinase deficiency.</w:t>
      </w:r>
      <w:r w:rsidR="00283ADA" w:rsidRPr="00283ADA">
        <w:rPr>
          <w:noProof/>
        </w:rPr>
        <w:t xml:space="preserve"> Joint Bone Spine, 2015. </w:t>
      </w:r>
      <w:r w:rsidR="00283ADA" w:rsidRPr="00283ADA">
        <w:rPr>
          <w:b/>
          <w:noProof/>
        </w:rPr>
        <w:t>82</w:t>
      </w:r>
      <w:r w:rsidR="00283ADA" w:rsidRPr="00283ADA">
        <w:rPr>
          <w:noProof/>
        </w:rPr>
        <w:t>(4): p. 240-4.</w:t>
      </w:r>
    </w:p>
    <w:p w14:paraId="3557D4F1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2.</w:t>
      </w:r>
      <w:r w:rsidRPr="00283ADA">
        <w:rPr>
          <w:noProof/>
        </w:rPr>
        <w:tab/>
        <w:t xml:space="preserve">Boursier, G., et al., </w:t>
      </w:r>
      <w:r w:rsidRPr="00283ADA">
        <w:rPr>
          <w:i/>
          <w:noProof/>
        </w:rPr>
        <w:t>Mevalonate Kinase-Associated Diseases: Hunting for Phenotype-Genotype Correlation.</w:t>
      </w:r>
      <w:r w:rsidRPr="00283ADA">
        <w:rPr>
          <w:noProof/>
        </w:rPr>
        <w:t xml:space="preserve"> J Clin Med, 2021. </w:t>
      </w:r>
      <w:r w:rsidRPr="00283ADA">
        <w:rPr>
          <w:b/>
          <w:noProof/>
        </w:rPr>
        <w:t>10</w:t>
      </w:r>
      <w:r w:rsidRPr="00283ADA">
        <w:rPr>
          <w:noProof/>
        </w:rPr>
        <w:t>(8).</w:t>
      </w:r>
    </w:p>
    <w:p w14:paraId="4016FB6F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3.</w:t>
      </w:r>
      <w:r w:rsidRPr="00283ADA">
        <w:rPr>
          <w:noProof/>
        </w:rPr>
        <w:tab/>
        <w:t xml:space="preserve">Drenth, J.P., C.J. Haagsma, and J.W. van der Meer, </w:t>
      </w:r>
      <w:r w:rsidRPr="00283ADA">
        <w:rPr>
          <w:i/>
          <w:noProof/>
        </w:rPr>
        <w:t>Hyperimmunoglobulinemia D and periodic fever syndrome. The clinical spectrum in a series of 50 patients. International Hyper-IgD Study Group.</w:t>
      </w:r>
      <w:r w:rsidRPr="00283ADA">
        <w:rPr>
          <w:noProof/>
        </w:rPr>
        <w:t xml:space="preserve"> Medicine (Baltimore), 1994. </w:t>
      </w:r>
      <w:r w:rsidRPr="00283ADA">
        <w:rPr>
          <w:b/>
          <w:noProof/>
        </w:rPr>
        <w:t>73</w:t>
      </w:r>
      <w:r w:rsidRPr="00283ADA">
        <w:rPr>
          <w:noProof/>
        </w:rPr>
        <w:t>(3): p. 133-44.</w:t>
      </w:r>
    </w:p>
    <w:p w14:paraId="61E1CF11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4.</w:t>
      </w:r>
      <w:r w:rsidRPr="00283ADA">
        <w:rPr>
          <w:noProof/>
        </w:rPr>
        <w:tab/>
        <w:t xml:space="preserve">Jurczyluk, J., et al., </w:t>
      </w:r>
      <w:r w:rsidRPr="00283ADA">
        <w:rPr>
          <w:i/>
          <w:noProof/>
        </w:rPr>
        <w:t>Mevalonate kinase deficiency leads to decreased prenylation of Rab GTPases.</w:t>
      </w:r>
      <w:r w:rsidRPr="00283ADA">
        <w:rPr>
          <w:noProof/>
        </w:rPr>
        <w:t xml:space="preserve"> Immunol Cell Biol, 2016. </w:t>
      </w:r>
      <w:r w:rsidRPr="00283ADA">
        <w:rPr>
          <w:b/>
          <w:noProof/>
        </w:rPr>
        <w:t>94</w:t>
      </w:r>
      <w:r w:rsidRPr="00283ADA">
        <w:rPr>
          <w:noProof/>
        </w:rPr>
        <w:t>(10): p. 994-999.</w:t>
      </w:r>
    </w:p>
    <w:p w14:paraId="25396F61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5.</w:t>
      </w:r>
      <w:r w:rsidRPr="00283ADA">
        <w:rPr>
          <w:noProof/>
        </w:rPr>
        <w:tab/>
        <w:t xml:space="preserve">Papa, R., et al., </w:t>
      </w:r>
      <w:r w:rsidRPr="00283ADA">
        <w:rPr>
          <w:i/>
          <w:noProof/>
        </w:rPr>
        <w:t>A web-based collection of genotype-phenotype associations in hereditary recurrent fevers from the Eurofever registry.</w:t>
      </w:r>
      <w:r w:rsidRPr="00283ADA">
        <w:rPr>
          <w:noProof/>
        </w:rPr>
        <w:t xml:space="preserve"> Orphanet J Rare Dis, 2017. </w:t>
      </w:r>
      <w:r w:rsidRPr="00283ADA">
        <w:rPr>
          <w:b/>
          <w:noProof/>
        </w:rPr>
        <w:t>12</w:t>
      </w:r>
      <w:r w:rsidRPr="00283ADA">
        <w:rPr>
          <w:noProof/>
        </w:rPr>
        <w:t>(1): p. 167.</w:t>
      </w:r>
    </w:p>
    <w:p w14:paraId="0BD8353C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6.</w:t>
      </w:r>
      <w:r w:rsidRPr="00283ADA">
        <w:rPr>
          <w:noProof/>
        </w:rPr>
        <w:tab/>
        <w:t xml:space="preserve">Houten, S.M., et al., </w:t>
      </w:r>
      <w:r w:rsidRPr="00283ADA">
        <w:rPr>
          <w:i/>
          <w:noProof/>
        </w:rPr>
        <w:t>Mutations in MVK, encoding mevalonate kinase, cause hyperimmunoglobulinaemia D and periodic fever syndrome.</w:t>
      </w:r>
      <w:r w:rsidRPr="00283ADA">
        <w:rPr>
          <w:noProof/>
        </w:rPr>
        <w:t xml:space="preserve"> Nat Genet, 1999. </w:t>
      </w:r>
      <w:r w:rsidRPr="00283ADA">
        <w:rPr>
          <w:b/>
          <w:noProof/>
        </w:rPr>
        <w:t>22</w:t>
      </w:r>
      <w:r w:rsidRPr="00283ADA">
        <w:rPr>
          <w:noProof/>
        </w:rPr>
        <w:t>(2): p. 175-7.</w:t>
      </w:r>
    </w:p>
    <w:p w14:paraId="2326A1D3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7.</w:t>
      </w:r>
      <w:r w:rsidRPr="00283ADA">
        <w:rPr>
          <w:noProof/>
        </w:rPr>
        <w:tab/>
        <w:t xml:space="preserve">D'Osualdo, A., et al., </w:t>
      </w:r>
      <w:r w:rsidRPr="00283ADA">
        <w:rPr>
          <w:i/>
          <w:noProof/>
        </w:rPr>
        <w:t>MVK mutations and associated clinical features in Italian patients affected with autoinflammatory disorders and recurrent fever.</w:t>
      </w:r>
      <w:r w:rsidRPr="00283ADA">
        <w:rPr>
          <w:noProof/>
        </w:rPr>
        <w:t xml:space="preserve"> Eur J Hum Genet, 2005. </w:t>
      </w:r>
      <w:r w:rsidRPr="00283ADA">
        <w:rPr>
          <w:b/>
          <w:noProof/>
        </w:rPr>
        <w:t>13</w:t>
      </w:r>
      <w:r w:rsidRPr="00283ADA">
        <w:rPr>
          <w:noProof/>
        </w:rPr>
        <w:t>(3): p. 314-20.</w:t>
      </w:r>
    </w:p>
    <w:p w14:paraId="4202EE6A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8.</w:t>
      </w:r>
      <w:r w:rsidRPr="00283ADA">
        <w:rPr>
          <w:noProof/>
        </w:rPr>
        <w:tab/>
        <w:t xml:space="preserve">De Pieri, C., et al., </w:t>
      </w:r>
      <w:r w:rsidRPr="00283ADA">
        <w:rPr>
          <w:i/>
          <w:noProof/>
        </w:rPr>
        <w:t>Different presentations of mevalonate kinase deficiency: a case series.</w:t>
      </w:r>
      <w:r w:rsidRPr="00283ADA">
        <w:rPr>
          <w:noProof/>
        </w:rPr>
        <w:t xml:space="preserve"> Clin Exp Rheumatol, 2015. </w:t>
      </w:r>
      <w:r w:rsidRPr="00283ADA">
        <w:rPr>
          <w:b/>
          <w:noProof/>
        </w:rPr>
        <w:t>33</w:t>
      </w:r>
      <w:r w:rsidRPr="00283ADA">
        <w:rPr>
          <w:noProof/>
        </w:rPr>
        <w:t>(3): p. 437-42.</w:t>
      </w:r>
    </w:p>
    <w:p w14:paraId="484A33F2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9.</w:t>
      </w:r>
      <w:r w:rsidRPr="00283ADA">
        <w:rPr>
          <w:noProof/>
        </w:rPr>
        <w:tab/>
        <w:t xml:space="preserve">Sinha, A., et al., </w:t>
      </w:r>
      <w:r w:rsidRPr="00283ADA">
        <w:rPr>
          <w:i/>
          <w:noProof/>
        </w:rPr>
        <w:t>Novel mutations causing hyperimmunoglobulin D and periodic fever syndrome.</w:t>
      </w:r>
      <w:r w:rsidRPr="00283ADA">
        <w:rPr>
          <w:noProof/>
        </w:rPr>
        <w:t xml:space="preserve"> Indian Pediatr, 2012. </w:t>
      </w:r>
      <w:r w:rsidRPr="00283ADA">
        <w:rPr>
          <w:b/>
          <w:noProof/>
        </w:rPr>
        <w:t>49</w:t>
      </w:r>
      <w:r w:rsidRPr="00283ADA">
        <w:rPr>
          <w:noProof/>
        </w:rPr>
        <w:t>(7): p. 583-5.</w:t>
      </w:r>
    </w:p>
    <w:p w14:paraId="064399D4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10.</w:t>
      </w:r>
      <w:r w:rsidRPr="00283ADA">
        <w:rPr>
          <w:noProof/>
        </w:rPr>
        <w:tab/>
        <w:t xml:space="preserve">Lainka, E., et al., </w:t>
      </w:r>
      <w:r w:rsidRPr="00283ADA">
        <w:rPr>
          <w:i/>
          <w:noProof/>
        </w:rPr>
        <w:t>Incidence and clinical features of hyperimmunoglobulinemia D and periodic fever syndrome (HIDS) and spectrum of mevalonate kinase (MVK) mutations in German children.</w:t>
      </w:r>
      <w:r w:rsidRPr="00283ADA">
        <w:rPr>
          <w:noProof/>
        </w:rPr>
        <w:t xml:space="preserve"> Rheumatol Int, 2012. </w:t>
      </w:r>
      <w:r w:rsidRPr="00283ADA">
        <w:rPr>
          <w:b/>
          <w:noProof/>
        </w:rPr>
        <w:t>32</w:t>
      </w:r>
      <w:r w:rsidRPr="00283ADA">
        <w:rPr>
          <w:noProof/>
        </w:rPr>
        <w:t>(10): p. 3253-60.</w:t>
      </w:r>
    </w:p>
    <w:p w14:paraId="33A7A3DC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11.</w:t>
      </w:r>
      <w:r w:rsidRPr="00283ADA">
        <w:rPr>
          <w:noProof/>
        </w:rPr>
        <w:tab/>
        <w:t xml:space="preserve">Bader-Meunier, B., et al., </w:t>
      </w:r>
      <w:r w:rsidRPr="00283ADA">
        <w:rPr>
          <w:i/>
          <w:noProof/>
        </w:rPr>
        <w:t>Mevalonate kinase deficiency: a survey of 50 patients.</w:t>
      </w:r>
      <w:r w:rsidRPr="00283ADA">
        <w:rPr>
          <w:noProof/>
        </w:rPr>
        <w:t xml:space="preserve"> Pediatrics, 2011. </w:t>
      </w:r>
      <w:r w:rsidRPr="00283ADA">
        <w:rPr>
          <w:b/>
          <w:noProof/>
        </w:rPr>
        <w:t>128</w:t>
      </w:r>
      <w:r w:rsidRPr="00283ADA">
        <w:rPr>
          <w:noProof/>
        </w:rPr>
        <w:t>(1): p. e152-9.</w:t>
      </w:r>
    </w:p>
    <w:p w14:paraId="7941353F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lastRenderedPageBreak/>
        <w:t>12.</w:t>
      </w:r>
      <w:r w:rsidRPr="00283ADA">
        <w:rPr>
          <w:noProof/>
        </w:rPr>
        <w:tab/>
        <w:t xml:space="preserve">Tanaka, T., et al., </w:t>
      </w:r>
      <w:r w:rsidRPr="00283ADA">
        <w:rPr>
          <w:i/>
          <w:noProof/>
        </w:rPr>
        <w:t>National survey of Japanese patients with mevalonate kinase deficiency reveals distinctive genetic and clinical characteristics.</w:t>
      </w:r>
      <w:r w:rsidRPr="00283ADA">
        <w:rPr>
          <w:noProof/>
        </w:rPr>
        <w:t xml:space="preserve"> Mod Rheumatol, 2019. </w:t>
      </w:r>
      <w:r w:rsidRPr="00283ADA">
        <w:rPr>
          <w:b/>
          <w:noProof/>
        </w:rPr>
        <w:t>29</w:t>
      </w:r>
      <w:r w:rsidRPr="00283ADA">
        <w:rPr>
          <w:noProof/>
        </w:rPr>
        <w:t>(1): p. 181-187.</w:t>
      </w:r>
    </w:p>
    <w:p w14:paraId="27D2CAD0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13.</w:t>
      </w:r>
      <w:r w:rsidRPr="00283ADA">
        <w:rPr>
          <w:noProof/>
        </w:rPr>
        <w:tab/>
        <w:t xml:space="preserve">Frenkel, J., et al., </w:t>
      </w:r>
      <w:r w:rsidRPr="00283ADA">
        <w:rPr>
          <w:i/>
          <w:noProof/>
        </w:rPr>
        <w:t>Clinical and molecular variability in childhood periodic fever with hyperimmunoglobulinaemia D.</w:t>
      </w:r>
      <w:r w:rsidRPr="00283ADA">
        <w:rPr>
          <w:noProof/>
        </w:rPr>
        <w:t xml:space="preserve"> Rheumatology (Oxford), 2001. </w:t>
      </w:r>
      <w:r w:rsidRPr="00283ADA">
        <w:rPr>
          <w:b/>
          <w:noProof/>
        </w:rPr>
        <w:t>40</w:t>
      </w:r>
      <w:r w:rsidRPr="00283ADA">
        <w:rPr>
          <w:noProof/>
        </w:rPr>
        <w:t>(5): p. 579-84.</w:t>
      </w:r>
    </w:p>
    <w:p w14:paraId="09A280C4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14.</w:t>
      </w:r>
      <w:r w:rsidRPr="00283ADA">
        <w:rPr>
          <w:noProof/>
        </w:rPr>
        <w:tab/>
        <w:t xml:space="preserve">Di Rocco, M., et al., </w:t>
      </w:r>
      <w:r w:rsidRPr="00283ADA">
        <w:rPr>
          <w:i/>
          <w:noProof/>
        </w:rPr>
        <w:t>Mevalonate kinase deficiency in a child with periodic fever and without hyperimmunoglobulinaemia D.</w:t>
      </w:r>
      <w:r w:rsidRPr="00283ADA">
        <w:rPr>
          <w:noProof/>
        </w:rPr>
        <w:t xml:space="preserve"> J Inherit Metab Dis, 2001. </w:t>
      </w:r>
      <w:r w:rsidRPr="00283ADA">
        <w:rPr>
          <w:b/>
          <w:noProof/>
        </w:rPr>
        <w:t>24</w:t>
      </w:r>
      <w:r w:rsidRPr="00283ADA">
        <w:rPr>
          <w:noProof/>
        </w:rPr>
        <w:t>(3): p. 411-2.</w:t>
      </w:r>
    </w:p>
    <w:p w14:paraId="5164AD84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15.</w:t>
      </w:r>
      <w:r w:rsidRPr="00283ADA">
        <w:rPr>
          <w:noProof/>
        </w:rPr>
        <w:tab/>
        <w:t xml:space="preserve">Karacan, I., et al., </w:t>
      </w:r>
      <w:r w:rsidRPr="00283ADA">
        <w:rPr>
          <w:i/>
          <w:noProof/>
        </w:rPr>
        <w:t>Other autoinflammatory disease genes in an FMF-prevalent population: a homozygous MVK mutation and a novel heterozygous TNFRSF1A mutation in two different Turkish families with clinical FMF.</w:t>
      </w:r>
      <w:r w:rsidRPr="00283ADA">
        <w:rPr>
          <w:noProof/>
        </w:rPr>
        <w:t xml:space="preserve"> Clin Exp Rheumatol, 2017. </w:t>
      </w:r>
      <w:r w:rsidRPr="00283ADA">
        <w:rPr>
          <w:b/>
          <w:noProof/>
        </w:rPr>
        <w:t>35 Suppl 108</w:t>
      </w:r>
      <w:r w:rsidRPr="00283ADA">
        <w:rPr>
          <w:noProof/>
        </w:rPr>
        <w:t>(6): p. 75-81.</w:t>
      </w:r>
    </w:p>
    <w:p w14:paraId="2638C862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16.</w:t>
      </w:r>
      <w:r w:rsidRPr="00283ADA">
        <w:rPr>
          <w:noProof/>
        </w:rPr>
        <w:tab/>
        <w:t xml:space="preserve">Drenth, J.P., et al., </w:t>
      </w:r>
      <w:r w:rsidRPr="00283ADA">
        <w:rPr>
          <w:i/>
          <w:noProof/>
        </w:rPr>
        <w:t>Mutations in the gene encoding mevalonate kinase cause hyper-IgD and periodic fever syndrome. International Hyper-IgD Study Group.</w:t>
      </w:r>
      <w:r w:rsidRPr="00283ADA">
        <w:rPr>
          <w:noProof/>
        </w:rPr>
        <w:t xml:space="preserve"> Nat Genet, 1999. </w:t>
      </w:r>
      <w:r w:rsidRPr="00283ADA">
        <w:rPr>
          <w:b/>
          <w:noProof/>
        </w:rPr>
        <w:t>22</w:t>
      </w:r>
      <w:r w:rsidRPr="00283ADA">
        <w:rPr>
          <w:noProof/>
        </w:rPr>
        <w:t>(2): p. 178-81.</w:t>
      </w:r>
    </w:p>
    <w:p w14:paraId="2F9D9A24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17.</w:t>
      </w:r>
      <w:r w:rsidRPr="00283ADA">
        <w:rPr>
          <w:noProof/>
        </w:rPr>
        <w:tab/>
        <w:t xml:space="preserve">Cuisset, L., et al., </w:t>
      </w:r>
      <w:r w:rsidRPr="00283ADA">
        <w:rPr>
          <w:i/>
          <w:noProof/>
        </w:rPr>
        <w:t>Molecular analysis of MVK mutations and enzymatic activity in hyper-IgD and periodic fever syndrome.</w:t>
      </w:r>
      <w:r w:rsidRPr="00283ADA">
        <w:rPr>
          <w:noProof/>
        </w:rPr>
        <w:t xml:space="preserve"> Eur J Hum Genet, 2001. </w:t>
      </w:r>
      <w:r w:rsidRPr="00283ADA">
        <w:rPr>
          <w:b/>
          <w:noProof/>
        </w:rPr>
        <w:t>9</w:t>
      </w:r>
      <w:r w:rsidRPr="00283ADA">
        <w:rPr>
          <w:noProof/>
        </w:rPr>
        <w:t>(4): p. 260-6.</w:t>
      </w:r>
    </w:p>
    <w:p w14:paraId="3A69334F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18.</w:t>
      </w:r>
      <w:r w:rsidRPr="00283ADA">
        <w:rPr>
          <w:noProof/>
        </w:rPr>
        <w:tab/>
        <w:t xml:space="preserve">Jesus, A.A., et al., </w:t>
      </w:r>
      <w:r w:rsidRPr="00283ADA">
        <w:rPr>
          <w:i/>
          <w:noProof/>
        </w:rPr>
        <w:t>Hereditary autoinflammatory syndromes: a Brazilian multicenter study.</w:t>
      </w:r>
      <w:r w:rsidRPr="00283ADA">
        <w:rPr>
          <w:noProof/>
        </w:rPr>
        <w:t xml:space="preserve"> J Clin Immunol, 2012. </w:t>
      </w:r>
      <w:r w:rsidRPr="00283ADA">
        <w:rPr>
          <w:b/>
          <w:noProof/>
        </w:rPr>
        <w:t>32</w:t>
      </w:r>
      <w:r w:rsidRPr="00283ADA">
        <w:rPr>
          <w:noProof/>
        </w:rPr>
        <w:t>(5): p. 922-32.</w:t>
      </w:r>
    </w:p>
    <w:p w14:paraId="497DC7F2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19.</w:t>
      </w:r>
      <w:r w:rsidRPr="00283ADA">
        <w:rPr>
          <w:noProof/>
        </w:rPr>
        <w:tab/>
        <w:t xml:space="preserve">Stojanov, S., et al., </w:t>
      </w:r>
      <w:r w:rsidRPr="00283ADA">
        <w:rPr>
          <w:i/>
          <w:noProof/>
        </w:rPr>
        <w:t>Molecular analysis of the MVK and TNFRSF1A genes in patients with a clinical presentation typical of the hyperimmunoglobulinemia D with periodic fever syndrome: a low-penetrance TNFRSF1A variant in a heterozygous MVK carrier possibly influences the phenotype of hyperimmunoglobulinemia D with periodic fever syndrome or vice versa.</w:t>
      </w:r>
      <w:r w:rsidRPr="00283ADA">
        <w:rPr>
          <w:noProof/>
        </w:rPr>
        <w:t xml:space="preserve"> Arthritis Rheum, 2004. </w:t>
      </w:r>
      <w:r w:rsidRPr="00283ADA">
        <w:rPr>
          <w:b/>
          <w:noProof/>
        </w:rPr>
        <w:t>50</w:t>
      </w:r>
      <w:r w:rsidRPr="00283ADA">
        <w:rPr>
          <w:noProof/>
        </w:rPr>
        <w:t>(6): p. 1951-8.</w:t>
      </w:r>
    </w:p>
    <w:p w14:paraId="41CE9078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20.</w:t>
      </w:r>
      <w:r w:rsidRPr="00283ADA">
        <w:rPr>
          <w:noProof/>
        </w:rPr>
        <w:tab/>
        <w:t xml:space="preserve">Cakan, M., et al., </w:t>
      </w:r>
      <w:r w:rsidRPr="00283ADA">
        <w:rPr>
          <w:i/>
          <w:noProof/>
        </w:rPr>
        <w:t>Two cases of periodic fever syndrome with coexistent mevalonate kinase and Mediterranean fever gene mutations.</w:t>
      </w:r>
      <w:r w:rsidRPr="00283ADA">
        <w:rPr>
          <w:noProof/>
        </w:rPr>
        <w:t xml:space="preserve"> Turk J Pediatr, 2017. </w:t>
      </w:r>
      <w:r w:rsidRPr="00283ADA">
        <w:rPr>
          <w:b/>
          <w:noProof/>
        </w:rPr>
        <w:t>59</w:t>
      </w:r>
      <w:r w:rsidRPr="00283ADA">
        <w:rPr>
          <w:noProof/>
        </w:rPr>
        <w:t>(4): p. 467-470.</w:t>
      </w:r>
    </w:p>
    <w:p w14:paraId="0F88A1BA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21.</w:t>
      </w:r>
      <w:r w:rsidRPr="00283ADA">
        <w:rPr>
          <w:noProof/>
        </w:rPr>
        <w:tab/>
        <w:t xml:space="preserve">Nakashimai, H., et al., </w:t>
      </w:r>
      <w:r w:rsidRPr="00283ADA">
        <w:rPr>
          <w:i/>
          <w:noProof/>
        </w:rPr>
        <w:t>Febrile attacks triggered by milk allergy in an infant with mevalonate kinase deficiency.</w:t>
      </w:r>
      <w:r w:rsidRPr="00283ADA">
        <w:rPr>
          <w:noProof/>
        </w:rPr>
        <w:t xml:space="preserve"> Rheumatol Int, 2016. </w:t>
      </w:r>
      <w:r w:rsidRPr="00283ADA">
        <w:rPr>
          <w:b/>
          <w:noProof/>
        </w:rPr>
        <w:t>36</w:t>
      </w:r>
      <w:r w:rsidRPr="00283ADA">
        <w:rPr>
          <w:noProof/>
        </w:rPr>
        <w:t>(10): p. 1477-8.</w:t>
      </w:r>
    </w:p>
    <w:p w14:paraId="2D8529C7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22.</w:t>
      </w:r>
      <w:r w:rsidRPr="00283ADA">
        <w:rPr>
          <w:noProof/>
        </w:rPr>
        <w:tab/>
        <w:t xml:space="preserve">Arkwright, P.D., et al., </w:t>
      </w:r>
      <w:r w:rsidRPr="00283ADA">
        <w:rPr>
          <w:i/>
          <w:noProof/>
        </w:rPr>
        <w:t>Hyper IgD syndrome (HIDS) associated with in vitro evidence of defective monocyte TNFRSF1A shedding and partial response to TNF receptor blockade with etanercept.</w:t>
      </w:r>
      <w:r w:rsidRPr="00283ADA">
        <w:rPr>
          <w:noProof/>
        </w:rPr>
        <w:t xml:space="preserve"> Clin Exp Immunol, 2002. </w:t>
      </w:r>
      <w:r w:rsidRPr="00283ADA">
        <w:rPr>
          <w:b/>
          <w:noProof/>
        </w:rPr>
        <w:t>130</w:t>
      </w:r>
      <w:r w:rsidRPr="00283ADA">
        <w:rPr>
          <w:noProof/>
        </w:rPr>
        <w:t>(3): p. 484-8.</w:t>
      </w:r>
    </w:p>
    <w:p w14:paraId="72B039BD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23.</w:t>
      </w:r>
      <w:r w:rsidRPr="00283ADA">
        <w:rPr>
          <w:noProof/>
        </w:rPr>
        <w:tab/>
        <w:t xml:space="preserve">Tahara, M., et al., </w:t>
      </w:r>
      <w:r w:rsidRPr="00283ADA">
        <w:rPr>
          <w:i/>
          <w:noProof/>
        </w:rPr>
        <w:t>Patient with neonatal-onset chronic hepatitis presenting with mevalonate kinase deficiency with a novel MVK gene mutation.</w:t>
      </w:r>
      <w:r w:rsidRPr="00283ADA">
        <w:rPr>
          <w:noProof/>
        </w:rPr>
        <w:t xml:space="preserve"> Mod Rheumatol, 2011. </w:t>
      </w:r>
      <w:r w:rsidRPr="00283ADA">
        <w:rPr>
          <w:b/>
          <w:noProof/>
        </w:rPr>
        <w:t>21</w:t>
      </w:r>
      <w:r w:rsidRPr="00283ADA">
        <w:rPr>
          <w:noProof/>
        </w:rPr>
        <w:t>(6): p. 641-5.</w:t>
      </w:r>
    </w:p>
    <w:p w14:paraId="7FDDCEC7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24.</w:t>
      </w:r>
      <w:r w:rsidRPr="00283ADA">
        <w:rPr>
          <w:noProof/>
        </w:rPr>
        <w:tab/>
        <w:t xml:space="preserve">Obici, L., et al., </w:t>
      </w:r>
      <w:r w:rsidRPr="00283ADA">
        <w:rPr>
          <w:i/>
          <w:noProof/>
        </w:rPr>
        <w:t>First report of systemic reactive (AA) amyloidosis in a patient with the hyperimmunoglobulinemia D with periodic fever syndrome.</w:t>
      </w:r>
      <w:r w:rsidRPr="00283ADA">
        <w:rPr>
          <w:noProof/>
        </w:rPr>
        <w:t xml:space="preserve"> Arthritis Rheum, 2004. </w:t>
      </w:r>
      <w:r w:rsidRPr="00283ADA">
        <w:rPr>
          <w:b/>
          <w:noProof/>
        </w:rPr>
        <w:t>50</w:t>
      </w:r>
      <w:r w:rsidRPr="00283ADA">
        <w:rPr>
          <w:noProof/>
        </w:rPr>
        <w:t>(9): p. 2966-9.</w:t>
      </w:r>
    </w:p>
    <w:p w14:paraId="59EE73D4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25.</w:t>
      </w:r>
      <w:r w:rsidRPr="00283ADA">
        <w:rPr>
          <w:noProof/>
        </w:rPr>
        <w:tab/>
        <w:t xml:space="preserve">Hospach, T., et al., </w:t>
      </w:r>
      <w:r w:rsidRPr="00283ADA">
        <w:rPr>
          <w:i/>
          <w:noProof/>
        </w:rPr>
        <w:t>Pseudodominant inheritance of the hyperimmunoglobulinemia D with periodic fever syndrome in a mother and her two monozygotic twins.</w:t>
      </w:r>
      <w:r w:rsidRPr="00283ADA">
        <w:rPr>
          <w:noProof/>
        </w:rPr>
        <w:t xml:space="preserve"> Arthritis Rheum, 2005. </w:t>
      </w:r>
      <w:r w:rsidRPr="00283ADA">
        <w:rPr>
          <w:b/>
          <w:noProof/>
        </w:rPr>
        <w:t>52</w:t>
      </w:r>
      <w:r w:rsidRPr="00283ADA">
        <w:rPr>
          <w:noProof/>
        </w:rPr>
        <w:t>(11): p. 3606-10.</w:t>
      </w:r>
    </w:p>
    <w:p w14:paraId="7EDE89BF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26.</w:t>
      </w:r>
      <w:r w:rsidRPr="00283ADA">
        <w:rPr>
          <w:noProof/>
        </w:rPr>
        <w:tab/>
        <w:t xml:space="preserve">Sornsakrin, M., K. Wenner, and R. Ganschow, </w:t>
      </w:r>
      <w:r w:rsidRPr="00283ADA">
        <w:rPr>
          <w:i/>
          <w:noProof/>
        </w:rPr>
        <w:t>B cell cytopenia in two brothers with hyper-IgD and periodic fever syndrome.</w:t>
      </w:r>
      <w:r w:rsidRPr="00283ADA">
        <w:rPr>
          <w:noProof/>
        </w:rPr>
        <w:t xml:space="preserve"> Eur J Pediatr, 2009. </w:t>
      </w:r>
      <w:r w:rsidRPr="00283ADA">
        <w:rPr>
          <w:b/>
          <w:noProof/>
        </w:rPr>
        <w:t>168</w:t>
      </w:r>
      <w:r w:rsidRPr="00283ADA">
        <w:rPr>
          <w:noProof/>
        </w:rPr>
        <w:t>(7): p. 825-31.</w:t>
      </w:r>
    </w:p>
    <w:p w14:paraId="42E66731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27.</w:t>
      </w:r>
      <w:r w:rsidRPr="00283ADA">
        <w:rPr>
          <w:noProof/>
        </w:rPr>
        <w:tab/>
        <w:t xml:space="preserve">Santos, J.A., et al., </w:t>
      </w:r>
      <w:r w:rsidRPr="00283ADA">
        <w:rPr>
          <w:i/>
          <w:noProof/>
        </w:rPr>
        <w:t>Hyper-IgD and periodic fever syndrome: a new MVK mutation (p.R277G) associated with a severe phenotype.</w:t>
      </w:r>
      <w:r w:rsidRPr="00283ADA">
        <w:rPr>
          <w:noProof/>
        </w:rPr>
        <w:t xml:space="preserve"> Gene, 2014. </w:t>
      </w:r>
      <w:r w:rsidRPr="00283ADA">
        <w:rPr>
          <w:b/>
          <w:noProof/>
        </w:rPr>
        <w:t>542</w:t>
      </w:r>
      <w:r w:rsidRPr="00283ADA">
        <w:rPr>
          <w:noProof/>
        </w:rPr>
        <w:t>(2): p. 217-20.</w:t>
      </w:r>
    </w:p>
    <w:p w14:paraId="6E7E7E30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28.</w:t>
      </w:r>
      <w:r w:rsidRPr="00283ADA">
        <w:rPr>
          <w:noProof/>
        </w:rPr>
        <w:tab/>
        <w:t xml:space="preserve">Demirkaya, E., et al., </w:t>
      </w:r>
      <w:r w:rsidRPr="00283ADA">
        <w:rPr>
          <w:i/>
          <w:noProof/>
        </w:rPr>
        <w:t>A patient with hyper-IgD syndrome responding to anti-TNF treatment.</w:t>
      </w:r>
      <w:r w:rsidRPr="00283ADA">
        <w:rPr>
          <w:noProof/>
        </w:rPr>
        <w:t xml:space="preserve"> Clin Rheumatol, 2007. </w:t>
      </w:r>
      <w:r w:rsidRPr="00283ADA">
        <w:rPr>
          <w:b/>
          <w:noProof/>
        </w:rPr>
        <w:t>26</w:t>
      </w:r>
      <w:r w:rsidRPr="00283ADA">
        <w:rPr>
          <w:noProof/>
        </w:rPr>
        <w:t>(10): p. 1757-9.</w:t>
      </w:r>
    </w:p>
    <w:p w14:paraId="1682A70D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lastRenderedPageBreak/>
        <w:t>29.</w:t>
      </w:r>
      <w:r w:rsidRPr="00283ADA">
        <w:rPr>
          <w:noProof/>
        </w:rPr>
        <w:tab/>
        <w:t xml:space="preserve">Kostjukovits, S., et al., </w:t>
      </w:r>
      <w:r w:rsidRPr="00283ADA">
        <w:rPr>
          <w:i/>
          <w:noProof/>
        </w:rPr>
        <w:t>Treatment of hyperimmunoglobulinemia D syndrome with biologics in children: review of the literature and Finnish experience.</w:t>
      </w:r>
      <w:r w:rsidRPr="00283ADA">
        <w:rPr>
          <w:noProof/>
        </w:rPr>
        <w:t xml:space="preserve"> Eur J Pediatr, 2015. </w:t>
      </w:r>
      <w:r w:rsidRPr="00283ADA">
        <w:rPr>
          <w:b/>
          <w:noProof/>
        </w:rPr>
        <w:t>174</w:t>
      </w:r>
      <w:r w:rsidRPr="00283ADA">
        <w:rPr>
          <w:noProof/>
        </w:rPr>
        <w:t>(6): p. 707-14.</w:t>
      </w:r>
    </w:p>
    <w:p w14:paraId="408D089B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30.</w:t>
      </w:r>
      <w:r w:rsidRPr="00283ADA">
        <w:rPr>
          <w:noProof/>
        </w:rPr>
        <w:tab/>
        <w:t xml:space="preserve">Mizuno, T., et al., </w:t>
      </w:r>
      <w:r w:rsidRPr="00283ADA">
        <w:rPr>
          <w:i/>
          <w:noProof/>
        </w:rPr>
        <w:t>Novel mutations of MVK gene in Japanese family members affected with hyperimmunoglobulinemia D and periodic fever syndrome.</w:t>
      </w:r>
      <w:r w:rsidRPr="00283ADA">
        <w:rPr>
          <w:noProof/>
        </w:rPr>
        <w:t xml:space="preserve"> Rheumatol Int, 2012. </w:t>
      </w:r>
      <w:r w:rsidRPr="00283ADA">
        <w:rPr>
          <w:b/>
          <w:noProof/>
        </w:rPr>
        <w:t>32</w:t>
      </w:r>
      <w:r w:rsidRPr="00283ADA">
        <w:rPr>
          <w:noProof/>
        </w:rPr>
        <w:t>(12): p. 3761-4.</w:t>
      </w:r>
    </w:p>
    <w:p w14:paraId="25ACBA2A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31.</w:t>
      </w:r>
      <w:r w:rsidRPr="00283ADA">
        <w:rPr>
          <w:noProof/>
        </w:rPr>
        <w:tab/>
        <w:t xml:space="preserve">Laccetta, G., et al., </w:t>
      </w:r>
      <w:r w:rsidRPr="00283ADA">
        <w:rPr>
          <w:i/>
          <w:noProof/>
        </w:rPr>
        <w:t>Effects of Anakinra on Health-Related Quality of Life in a Patient with 1129G&gt;A/928G&gt;A Mutations in MVK Gene and Heterozygosity for the Mutation 2107C&gt;A in CIAS1 Gene.</w:t>
      </w:r>
      <w:r w:rsidRPr="00283ADA">
        <w:rPr>
          <w:noProof/>
        </w:rPr>
        <w:t xml:space="preserve"> Front Pediatr, 2017. </w:t>
      </w:r>
      <w:r w:rsidRPr="00283ADA">
        <w:rPr>
          <w:b/>
          <w:noProof/>
        </w:rPr>
        <w:t>5</w:t>
      </w:r>
      <w:r w:rsidRPr="00283ADA">
        <w:rPr>
          <w:noProof/>
        </w:rPr>
        <w:t>: p. 128.</w:t>
      </w:r>
    </w:p>
    <w:p w14:paraId="1C32E1BE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32.</w:t>
      </w:r>
      <w:r w:rsidRPr="00283ADA">
        <w:rPr>
          <w:noProof/>
        </w:rPr>
        <w:tab/>
        <w:t xml:space="preserve">Topaloglu, R., et al., </w:t>
      </w:r>
      <w:r w:rsidRPr="00283ADA">
        <w:rPr>
          <w:i/>
          <w:noProof/>
        </w:rPr>
        <w:t>Hyperimmunoglobulinemia D and periodic fever syndrome; treatment with etanercept and follow-up.</w:t>
      </w:r>
      <w:r w:rsidRPr="00283ADA">
        <w:rPr>
          <w:noProof/>
        </w:rPr>
        <w:t xml:space="preserve"> Clin Rheumatol, 2008. </w:t>
      </w:r>
      <w:r w:rsidRPr="00283ADA">
        <w:rPr>
          <w:b/>
          <w:noProof/>
        </w:rPr>
        <w:t>27</w:t>
      </w:r>
      <w:r w:rsidRPr="00283ADA">
        <w:rPr>
          <w:noProof/>
        </w:rPr>
        <w:t>(10): p. 1317-20.</w:t>
      </w:r>
    </w:p>
    <w:p w14:paraId="29397ED6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33.</w:t>
      </w:r>
      <w:r w:rsidRPr="00283ADA">
        <w:rPr>
          <w:noProof/>
        </w:rPr>
        <w:tab/>
        <w:t xml:space="preserve">Naruto, T., et al., </w:t>
      </w:r>
      <w:r w:rsidRPr="00283ADA">
        <w:rPr>
          <w:i/>
          <w:noProof/>
        </w:rPr>
        <w:t>Hyper-IgD syndrome with novel mutation in a Japanese girl.</w:t>
      </w:r>
      <w:r w:rsidRPr="00283ADA">
        <w:rPr>
          <w:noProof/>
        </w:rPr>
        <w:t xml:space="preserve"> Mod Rheumatol, 2009. </w:t>
      </w:r>
      <w:r w:rsidRPr="00283ADA">
        <w:rPr>
          <w:b/>
          <w:noProof/>
        </w:rPr>
        <w:t>19</w:t>
      </w:r>
      <w:r w:rsidRPr="00283ADA">
        <w:rPr>
          <w:noProof/>
        </w:rPr>
        <w:t>(1): p. 96-9.</w:t>
      </w:r>
    </w:p>
    <w:p w14:paraId="58F8A947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34.</w:t>
      </w:r>
      <w:r w:rsidRPr="00283ADA">
        <w:rPr>
          <w:noProof/>
        </w:rPr>
        <w:tab/>
        <w:t xml:space="preserve">Takada, K., et al., </w:t>
      </w:r>
      <w:r w:rsidRPr="00283ADA">
        <w:rPr>
          <w:i/>
          <w:noProof/>
        </w:rPr>
        <w:t>Favorable preliminary experience with etanercept in two patients with the hyperimmunoglobulinemia D and periodic fever syndrome.</w:t>
      </w:r>
      <w:r w:rsidRPr="00283ADA">
        <w:rPr>
          <w:noProof/>
        </w:rPr>
        <w:t xml:space="preserve"> Arthritis Rheum, 2003. </w:t>
      </w:r>
      <w:r w:rsidRPr="00283ADA">
        <w:rPr>
          <w:b/>
          <w:noProof/>
        </w:rPr>
        <w:t>48</w:t>
      </w:r>
      <w:r w:rsidRPr="00283ADA">
        <w:rPr>
          <w:noProof/>
        </w:rPr>
        <w:t>(9): p. 2645-51.</w:t>
      </w:r>
    </w:p>
    <w:p w14:paraId="49E3EE23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35.</w:t>
      </w:r>
      <w:r w:rsidRPr="00283ADA">
        <w:rPr>
          <w:noProof/>
        </w:rPr>
        <w:tab/>
        <w:t xml:space="preserve">Campanilho-Marques, R. and P.A. Brogan, </w:t>
      </w:r>
      <w:r w:rsidRPr="00283ADA">
        <w:rPr>
          <w:i/>
          <w:noProof/>
        </w:rPr>
        <w:t>Mevalonate kinase deficiency in two sisters with therapeutic response to anakinra: case report and review of the literature.</w:t>
      </w:r>
      <w:r w:rsidRPr="00283ADA">
        <w:rPr>
          <w:noProof/>
        </w:rPr>
        <w:t xml:space="preserve"> Clin Rheumatol, 2014. </w:t>
      </w:r>
      <w:r w:rsidRPr="00283ADA">
        <w:rPr>
          <w:b/>
          <w:noProof/>
        </w:rPr>
        <w:t>33</w:t>
      </w:r>
      <w:r w:rsidRPr="00283ADA">
        <w:rPr>
          <w:noProof/>
        </w:rPr>
        <w:t>(11): p. 1681-4.</w:t>
      </w:r>
    </w:p>
    <w:p w14:paraId="0EDC0388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36.</w:t>
      </w:r>
      <w:r w:rsidRPr="00283ADA">
        <w:rPr>
          <w:noProof/>
        </w:rPr>
        <w:tab/>
        <w:t xml:space="preserve">Hinson, D.D., et al., </w:t>
      </w:r>
      <w:r w:rsidRPr="00283ADA">
        <w:rPr>
          <w:i/>
          <w:noProof/>
        </w:rPr>
        <w:t>Identification of a mutation cluster in mevalonate kinase deficiency, including a new mutation in a patient of Mennonite ancestry.</w:t>
      </w:r>
      <w:r w:rsidRPr="00283ADA">
        <w:rPr>
          <w:noProof/>
        </w:rPr>
        <w:t xml:space="preserve"> Am J Hum Genet, 1999. </w:t>
      </w:r>
      <w:r w:rsidRPr="00283ADA">
        <w:rPr>
          <w:b/>
          <w:noProof/>
        </w:rPr>
        <w:t>65</w:t>
      </w:r>
      <w:r w:rsidRPr="00283ADA">
        <w:rPr>
          <w:noProof/>
        </w:rPr>
        <w:t>(2): p. 327-35.</w:t>
      </w:r>
    </w:p>
    <w:p w14:paraId="364B4153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37.</w:t>
      </w:r>
      <w:r w:rsidRPr="00283ADA">
        <w:rPr>
          <w:noProof/>
        </w:rPr>
        <w:tab/>
        <w:t xml:space="preserve">Prietsch, V., et al., </w:t>
      </w:r>
      <w:r w:rsidRPr="00283ADA">
        <w:rPr>
          <w:i/>
          <w:noProof/>
        </w:rPr>
        <w:t>Mevalonate kinase deficiency: enlarging the clinical and biochemical spectrum.</w:t>
      </w:r>
      <w:r w:rsidRPr="00283ADA">
        <w:rPr>
          <w:noProof/>
        </w:rPr>
        <w:t xml:space="preserve"> Pediatrics, 2003. </w:t>
      </w:r>
      <w:r w:rsidRPr="00283ADA">
        <w:rPr>
          <w:b/>
          <w:noProof/>
        </w:rPr>
        <w:t>111</w:t>
      </w:r>
      <w:r w:rsidRPr="00283ADA">
        <w:rPr>
          <w:noProof/>
        </w:rPr>
        <w:t>(2): p. 258-61.</w:t>
      </w:r>
    </w:p>
    <w:p w14:paraId="62378E95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38.</w:t>
      </w:r>
      <w:r w:rsidRPr="00283ADA">
        <w:rPr>
          <w:noProof/>
        </w:rPr>
        <w:tab/>
        <w:t xml:space="preserve">Bianco, A.M., et al., </w:t>
      </w:r>
      <w:r w:rsidRPr="00283ADA">
        <w:rPr>
          <w:i/>
          <w:noProof/>
        </w:rPr>
        <w:t>Mevalonate kinase deficiency and IBD: shared genetic background.</w:t>
      </w:r>
      <w:r w:rsidRPr="00283ADA">
        <w:rPr>
          <w:noProof/>
        </w:rPr>
        <w:t xml:space="preserve"> Gut, 2014. </w:t>
      </w:r>
      <w:r w:rsidRPr="00283ADA">
        <w:rPr>
          <w:b/>
          <w:noProof/>
        </w:rPr>
        <w:t>63</w:t>
      </w:r>
      <w:r w:rsidRPr="00283ADA">
        <w:rPr>
          <w:noProof/>
        </w:rPr>
        <w:t>(8): p. 1367-8.</w:t>
      </w:r>
    </w:p>
    <w:p w14:paraId="43E229D8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39.</w:t>
      </w:r>
      <w:r w:rsidRPr="00283ADA">
        <w:rPr>
          <w:noProof/>
        </w:rPr>
        <w:tab/>
        <w:t xml:space="preserve">Nevyjel, M., et al., </w:t>
      </w:r>
      <w:r w:rsidRPr="00283ADA">
        <w:rPr>
          <w:i/>
          <w:noProof/>
        </w:rPr>
        <w:t>Diagnostics and therapeutic insights in a severe case of mevalonate kinase deficiency.</w:t>
      </w:r>
      <w:r w:rsidRPr="00283ADA">
        <w:rPr>
          <w:noProof/>
        </w:rPr>
        <w:t xml:space="preserve"> Pediatrics, 2007. </w:t>
      </w:r>
      <w:r w:rsidRPr="00283ADA">
        <w:rPr>
          <w:b/>
          <w:noProof/>
        </w:rPr>
        <w:t>119</w:t>
      </w:r>
      <w:r w:rsidRPr="00283ADA">
        <w:rPr>
          <w:noProof/>
        </w:rPr>
        <w:t>(2): p. e523-7.</w:t>
      </w:r>
    </w:p>
    <w:p w14:paraId="719C20A0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40.</w:t>
      </w:r>
      <w:r w:rsidRPr="00283ADA">
        <w:rPr>
          <w:noProof/>
        </w:rPr>
        <w:tab/>
        <w:t xml:space="preserve">Smerla, R.G., C. Agrafiotou, and G.E. Fragoulis, </w:t>
      </w:r>
      <w:r w:rsidRPr="00283ADA">
        <w:rPr>
          <w:i/>
          <w:noProof/>
        </w:rPr>
        <w:t>Hyper-IgD syndrome in a patient with IgA immunodeficiency.</w:t>
      </w:r>
      <w:r w:rsidRPr="00283ADA">
        <w:rPr>
          <w:noProof/>
        </w:rPr>
        <w:t xml:space="preserve"> Clin Exp Rheumatol, 2018. </w:t>
      </w:r>
      <w:r w:rsidRPr="00283ADA">
        <w:rPr>
          <w:b/>
          <w:noProof/>
        </w:rPr>
        <w:t>36</w:t>
      </w:r>
      <w:r w:rsidRPr="00283ADA">
        <w:rPr>
          <w:noProof/>
        </w:rPr>
        <w:t>(5): p. 934.</w:t>
      </w:r>
    </w:p>
    <w:p w14:paraId="60FF4450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41.</w:t>
      </w:r>
      <w:r w:rsidRPr="00283ADA">
        <w:rPr>
          <w:noProof/>
        </w:rPr>
        <w:tab/>
        <w:t xml:space="preserve">Hoffmann, F., et al., </w:t>
      </w:r>
      <w:r w:rsidRPr="00283ADA">
        <w:rPr>
          <w:i/>
          <w:noProof/>
        </w:rPr>
        <w:t>Identification of a novel mevalonate kinase gene mutation in combination with the common MVK V377I substitution and the low-penetrance TNFRSF1A R92Q mutation.</w:t>
      </w:r>
      <w:r w:rsidRPr="00283ADA">
        <w:rPr>
          <w:noProof/>
        </w:rPr>
        <w:t xml:space="preserve"> Eur J Hum Genet, 2005. </w:t>
      </w:r>
      <w:r w:rsidRPr="00283ADA">
        <w:rPr>
          <w:b/>
          <w:noProof/>
        </w:rPr>
        <w:t>13</w:t>
      </w:r>
      <w:r w:rsidRPr="00283ADA">
        <w:rPr>
          <w:noProof/>
        </w:rPr>
        <w:t>(4): p. 510-2.</w:t>
      </w:r>
    </w:p>
    <w:p w14:paraId="7F5CB1C6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42.</w:t>
      </w:r>
      <w:r w:rsidRPr="00283ADA">
        <w:rPr>
          <w:noProof/>
        </w:rPr>
        <w:tab/>
        <w:t xml:space="preserve">Hammoudeh, M., </w:t>
      </w:r>
      <w:r w:rsidRPr="00283ADA">
        <w:rPr>
          <w:i/>
          <w:noProof/>
        </w:rPr>
        <w:t>Hyperimmunoglobulinemia D syndrome in an Arab child.</w:t>
      </w:r>
      <w:r w:rsidRPr="00283ADA">
        <w:rPr>
          <w:noProof/>
        </w:rPr>
        <w:t xml:space="preserve"> Clin Rheumatol, 2005. </w:t>
      </w:r>
      <w:r w:rsidRPr="00283ADA">
        <w:rPr>
          <w:b/>
          <w:noProof/>
        </w:rPr>
        <w:t>24</w:t>
      </w:r>
      <w:r w:rsidRPr="00283ADA">
        <w:rPr>
          <w:noProof/>
        </w:rPr>
        <w:t>(1): p. 92-4.</w:t>
      </w:r>
    </w:p>
    <w:p w14:paraId="0F467AEF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43.</w:t>
      </w:r>
      <w:r w:rsidRPr="00283ADA">
        <w:rPr>
          <w:noProof/>
        </w:rPr>
        <w:tab/>
        <w:t xml:space="preserve">Stabile, A., et al., </w:t>
      </w:r>
      <w:r w:rsidRPr="00283ADA">
        <w:rPr>
          <w:i/>
          <w:noProof/>
        </w:rPr>
        <w:t>Mevalonate kinase genotype in children with recurrent fevers and high serum IgD level.</w:t>
      </w:r>
      <w:r w:rsidRPr="00283ADA">
        <w:rPr>
          <w:noProof/>
        </w:rPr>
        <w:t xml:space="preserve"> Rheumatol Int, 2013. </w:t>
      </w:r>
      <w:r w:rsidRPr="00283ADA">
        <w:rPr>
          <w:b/>
          <w:noProof/>
        </w:rPr>
        <w:t>33</w:t>
      </w:r>
      <w:r w:rsidRPr="00283ADA">
        <w:rPr>
          <w:noProof/>
        </w:rPr>
        <w:t>(12): p. 3039-42.</w:t>
      </w:r>
    </w:p>
    <w:p w14:paraId="3E083F01" w14:textId="77777777" w:rsidR="00283ADA" w:rsidRPr="00283ADA" w:rsidRDefault="00283ADA" w:rsidP="00283ADA">
      <w:pPr>
        <w:pStyle w:val="EndNoteBibliography"/>
        <w:spacing w:after="0"/>
        <w:ind w:left="720" w:hanging="720"/>
        <w:rPr>
          <w:noProof/>
        </w:rPr>
      </w:pPr>
      <w:r w:rsidRPr="00283ADA">
        <w:rPr>
          <w:noProof/>
        </w:rPr>
        <w:t>44.</w:t>
      </w:r>
      <w:r w:rsidRPr="00283ADA">
        <w:rPr>
          <w:noProof/>
        </w:rPr>
        <w:tab/>
        <w:t xml:space="preserve">Shendi, H.M., L.A. Devlin, and J.D. Edgar, </w:t>
      </w:r>
      <w:r w:rsidRPr="00283ADA">
        <w:rPr>
          <w:i/>
          <w:noProof/>
        </w:rPr>
        <w:t>Interleukin 6 blockade for hyperimmunoglobulin D and periodic fever syndrome.</w:t>
      </w:r>
      <w:r w:rsidRPr="00283ADA">
        <w:rPr>
          <w:noProof/>
        </w:rPr>
        <w:t xml:space="preserve"> J Clin Rheumatol, 2014. </w:t>
      </w:r>
      <w:r w:rsidRPr="00283ADA">
        <w:rPr>
          <w:b/>
          <w:noProof/>
        </w:rPr>
        <w:t>20</w:t>
      </w:r>
      <w:r w:rsidRPr="00283ADA">
        <w:rPr>
          <w:noProof/>
        </w:rPr>
        <w:t>(2): p. 103-5.</w:t>
      </w:r>
    </w:p>
    <w:p w14:paraId="678F8C92" w14:textId="77777777" w:rsidR="00283ADA" w:rsidRPr="00283ADA" w:rsidRDefault="00283ADA" w:rsidP="00283ADA">
      <w:pPr>
        <w:pStyle w:val="EndNoteBibliography"/>
        <w:ind w:left="720" w:hanging="720"/>
        <w:rPr>
          <w:noProof/>
        </w:rPr>
      </w:pPr>
      <w:r w:rsidRPr="00283ADA">
        <w:rPr>
          <w:noProof/>
        </w:rPr>
        <w:t>45.</w:t>
      </w:r>
      <w:r w:rsidRPr="00283ADA">
        <w:rPr>
          <w:noProof/>
        </w:rPr>
        <w:tab/>
        <w:t xml:space="preserve">Messer, L., et al., </w:t>
      </w:r>
      <w:r w:rsidRPr="00283ADA">
        <w:rPr>
          <w:i/>
          <w:noProof/>
        </w:rPr>
        <w:t>Homozygosity for the V377I mutation in mevalonate kinase causes distinct clinical phenotypes in two sibs with hyperimmunoglobulinaemia D and periodic fever syndrome (HIDS).</w:t>
      </w:r>
      <w:r w:rsidRPr="00283ADA">
        <w:rPr>
          <w:noProof/>
        </w:rPr>
        <w:t xml:space="preserve"> RMD Open, 2016. </w:t>
      </w:r>
      <w:r w:rsidRPr="00283ADA">
        <w:rPr>
          <w:b/>
          <w:noProof/>
        </w:rPr>
        <w:t>2</w:t>
      </w:r>
      <w:r w:rsidRPr="00283ADA">
        <w:rPr>
          <w:noProof/>
        </w:rPr>
        <w:t>(1): p. e000196.</w:t>
      </w:r>
    </w:p>
    <w:p w14:paraId="4A2DB77D" w14:textId="27FB1CE0" w:rsidR="00B36A7B" w:rsidRDefault="00B30105">
      <w:r>
        <w:fldChar w:fldCharType="end"/>
      </w:r>
    </w:p>
    <w:sectPr w:rsidR="00B36A7B" w:rsidSect="00B30105">
      <w:pgSz w:w="16838" w:h="11906" w:orient="landscape"/>
      <w:pgMar w:top="1417" w:right="1134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Grande">
    <w:altName w:val="Lucida Grande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8DA4223"/>
    <w:multiLevelType w:val="multilevel"/>
    <w:tmpl w:val="3642148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pStyle w:val="3berschrift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2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xdwr0xfiw22dpewaex5addysea9z0fvxper&quot;&gt;JIMD_Submission_MVA&lt;record-ids&gt;&lt;item&gt;6&lt;/item&gt;&lt;item&gt;7&lt;/item&gt;&lt;item&gt;8&lt;/item&gt;&lt;item&gt;13&lt;/item&gt;&lt;item&gt;23&lt;/item&gt;&lt;item&gt;27&lt;/item&gt;&lt;item&gt;28&lt;/item&gt;&lt;item&gt;47&lt;/item&gt;&lt;item&gt;52&lt;/item&gt;&lt;item&gt;53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9&lt;/item&gt;&lt;item&gt;100&lt;/item&gt;&lt;item&gt;102&lt;/item&gt;&lt;item&gt;103&lt;/item&gt;&lt;/record-ids&gt;&lt;/item&gt;&lt;/Libraries&gt;"/>
  </w:docVars>
  <w:rsids>
    <w:rsidRoot w:val="00B30105"/>
    <w:rsid w:val="000238EA"/>
    <w:rsid w:val="0010354D"/>
    <w:rsid w:val="001E6FF7"/>
    <w:rsid w:val="002230B0"/>
    <w:rsid w:val="002471BE"/>
    <w:rsid w:val="00283ADA"/>
    <w:rsid w:val="00292160"/>
    <w:rsid w:val="002B5C0C"/>
    <w:rsid w:val="002C44EC"/>
    <w:rsid w:val="00422E3F"/>
    <w:rsid w:val="0058305C"/>
    <w:rsid w:val="005D35C3"/>
    <w:rsid w:val="005D69F3"/>
    <w:rsid w:val="006458BE"/>
    <w:rsid w:val="006C368F"/>
    <w:rsid w:val="00700701"/>
    <w:rsid w:val="007126A0"/>
    <w:rsid w:val="00872244"/>
    <w:rsid w:val="008B2C65"/>
    <w:rsid w:val="008D7019"/>
    <w:rsid w:val="00925502"/>
    <w:rsid w:val="009447E2"/>
    <w:rsid w:val="009841FD"/>
    <w:rsid w:val="009913AE"/>
    <w:rsid w:val="00A73134"/>
    <w:rsid w:val="00AA1FFD"/>
    <w:rsid w:val="00AD27C6"/>
    <w:rsid w:val="00B30105"/>
    <w:rsid w:val="00B36A7B"/>
    <w:rsid w:val="00BB3A7C"/>
    <w:rsid w:val="00C6251E"/>
    <w:rsid w:val="00CC578C"/>
    <w:rsid w:val="00D47D13"/>
    <w:rsid w:val="00DA44DE"/>
    <w:rsid w:val="00DC71F1"/>
    <w:rsid w:val="00E250DE"/>
    <w:rsid w:val="00EA0323"/>
    <w:rsid w:val="00FB3E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F734472"/>
  <w15:chartTrackingRefBased/>
  <w15:docId w15:val="{A34F83F9-56C0-7949-9FA5-7E482A1D52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B30105"/>
    <w:pPr>
      <w:spacing w:after="200" w:line="276" w:lineRule="auto"/>
    </w:pPr>
    <w:rPr>
      <w:sz w:val="22"/>
      <w:szCs w:val="22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3berschrift">
    <w:name w:val="3_Überschrift"/>
    <w:basedOn w:val="Standard"/>
    <w:autoRedefine/>
    <w:qFormat/>
    <w:rsid w:val="006458BE"/>
    <w:pPr>
      <w:numPr>
        <w:ilvl w:val="2"/>
        <w:numId w:val="1"/>
      </w:numPr>
      <w:tabs>
        <w:tab w:val="left" w:pos="1701"/>
        <w:tab w:val="left" w:pos="7938"/>
      </w:tabs>
      <w:spacing w:after="0" w:line="360" w:lineRule="auto"/>
      <w:contextualSpacing/>
    </w:pPr>
    <w:rPr>
      <w:rFonts w:ascii="Arial" w:hAnsi="Arial" w:cs="Times New Roman"/>
      <w:sz w:val="24"/>
      <w:szCs w:val="24"/>
      <w:lang w:val="en-US"/>
    </w:rPr>
  </w:style>
  <w:style w:type="table" w:styleId="Tabellenraster">
    <w:name w:val="Table Grid"/>
    <w:basedOn w:val="NormaleTabelle"/>
    <w:uiPriority w:val="59"/>
    <w:unhideWhenUsed/>
    <w:rsid w:val="00B30105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Standard"/>
    <w:link w:val="EndNoteBibliographyTitleZchn"/>
    <w:rsid w:val="00B30105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B30105"/>
    <w:rPr>
      <w:rFonts w:ascii="Calibri" w:hAnsi="Calibri" w:cs="Calibri"/>
      <w:sz w:val="22"/>
      <w:szCs w:val="22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B30105"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B30105"/>
    <w:rPr>
      <w:rFonts w:ascii="Calibri" w:hAnsi="Calibri" w:cs="Calibri"/>
      <w:sz w:val="22"/>
      <w:szCs w:val="22"/>
      <w:lang w:val="en-US"/>
    </w:rPr>
  </w:style>
  <w:style w:type="character" w:customStyle="1" w:styleId="searchmatch">
    <w:name w:val="searchmatch"/>
    <w:basedOn w:val="Absatz-Standardschriftart"/>
    <w:rsid w:val="008B2C6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1878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202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61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86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80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133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17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24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5B7AAA8-00B6-D845-97B6-532299BE9F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6677</Words>
  <Characters>42070</Characters>
  <Application>Microsoft Office Word</Application>
  <DocSecurity>0</DocSecurity>
  <Lines>350</Lines>
  <Paragraphs>9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6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iko Brennenstuhl</dc:creator>
  <cp:keywords/>
  <dc:description/>
  <cp:lastModifiedBy>Heiko Brennenstuhl</cp:lastModifiedBy>
  <cp:revision>6</cp:revision>
  <dcterms:created xsi:type="dcterms:W3CDTF">2021-05-21T08:21:00Z</dcterms:created>
  <dcterms:modified xsi:type="dcterms:W3CDTF">2021-05-25T00:04:00Z</dcterms:modified>
</cp:coreProperties>
</file>